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A2342" w14:textId="77777777" w:rsidR="002026AA" w:rsidRPr="002026AA" w:rsidRDefault="002026AA" w:rsidP="002026AA">
      <w:pPr>
        <w:shd w:val="clear" w:color="auto" w:fill="FFFFFF"/>
        <w:spacing w:before="480" w:after="120" w:line="240" w:lineRule="auto"/>
        <w:outlineLvl w:val="2"/>
        <w:rPr>
          <w:rFonts w:ascii="Segoe UI" w:eastAsia="Times New Roman" w:hAnsi="Segoe UI" w:cs="Segoe UI"/>
          <w:b/>
          <w:bCs/>
          <w:color w:val="3D4144"/>
          <w:sz w:val="27"/>
          <w:szCs w:val="27"/>
        </w:rPr>
      </w:pPr>
      <w:r w:rsidRPr="002026AA">
        <w:rPr>
          <w:rFonts w:ascii="Segoe UI" w:eastAsia="Times New Roman" w:hAnsi="Segoe UI" w:cs="Segoe UI"/>
          <w:b/>
          <w:bCs/>
          <w:color w:val="3D4144"/>
          <w:sz w:val="27"/>
          <w:szCs w:val="27"/>
        </w:rPr>
        <w:t>Multifunctional Properties</w:t>
      </w:r>
    </w:p>
    <w:p w14:paraId="4D26202C" w14:textId="77777777" w:rsidR="002026AA" w:rsidRDefault="002026AA">
      <w:pPr>
        <w:rPr>
          <w:rFonts w:ascii="Times New Roman" w:hAnsi="Times New Roman" w:cs="Times New Roman"/>
          <w:sz w:val="24"/>
          <w:szCs w:val="24"/>
        </w:rPr>
      </w:pPr>
    </w:p>
    <w:p w14:paraId="07177D8F" w14:textId="55C536AC" w:rsidR="00FF5CB5" w:rsidRDefault="002026AA">
      <w:pPr>
        <w:rPr>
          <w:rFonts w:ascii="Times New Roman" w:hAnsi="Times New Roman" w:cs="Times New Roman"/>
          <w:sz w:val="24"/>
          <w:szCs w:val="24"/>
        </w:rPr>
      </w:pPr>
      <w:r w:rsidRPr="008A3A6E">
        <w:rPr>
          <w:rFonts w:ascii="Times New Roman" w:hAnsi="Times New Roman" w:cs="Times New Roman"/>
          <w:sz w:val="24"/>
          <w:szCs w:val="24"/>
        </w:rPr>
        <w:t>Two-phase cooling devices, such as vapor chambers,</w:t>
      </w:r>
      <w:r w:rsidRPr="008A3A6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ghri&lt;/Author&gt;&lt;Year&gt;2012&lt;/Year&gt;&lt;RecNum&gt;113&lt;/RecNum&gt;&lt;DisplayText&gt;[1]&lt;/DisplayText&gt;&lt;record&gt;&lt;rec-number&gt;113&lt;/rec-number&gt;&lt;foreign-keys&gt;&lt;key app="EN" db-id="9de9rv9rjrxew6ee2xmvzrpmewvswzvpved0" timestamp="1549916582"&gt;113&lt;/key&gt;&lt;/foreign-keys&gt;&lt;ref-type name="Journal Article"&gt;17&lt;/ref-type&gt;&lt;contributors&gt;&lt;authors&gt;&lt;author&gt;Faghri, Amir %J Journal of heat transfer&lt;/author&gt;&lt;/authors&gt;&lt;/contributors&gt;&lt;titles&gt;&lt;title&gt;Review and advances in heat pipe science and technology&lt;/title&gt;&lt;/titles&gt;&lt;pages&gt;123001&lt;/pages&gt;&lt;volume&gt;134&lt;/volume&gt;&lt;number&gt;12&lt;/number&gt;&lt;dates&gt;&lt;year&gt;2012&lt;/year&gt;&lt;/dates&gt;&lt;isbn&gt;0022-1481&lt;/isbn&gt;&lt;urls&gt;&lt;/urls&gt;&lt;/record&gt;&lt;/Cite&gt;&lt;/EndNote&gt;</w:instrText>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1]</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capillary pumped loop heat pipes,</w:t>
      </w:r>
      <w:r w:rsidRPr="008A3A6E">
        <w:rPr>
          <w:rFonts w:ascii="Times New Roman" w:hAnsi="Times New Roman" w:cs="Times New Roman"/>
          <w:sz w:val="24"/>
          <w:szCs w:val="24"/>
        </w:rPr>
        <w:fldChar w:fldCharType="begin">
          <w:fldData xml:space="preserve">PEVuZE5vdGU+PENpdGU+PEF1dGhvcj5GYWdocmk8L0F1dGhvcj48WWVhcj4yMDEyPC9ZZWFyPjxS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docmk8L0F1dGhvcj48WWVhcj4yMDEyPC9ZZWFyPjxS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1, 2]</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loop heat pipes,</w:t>
      </w:r>
      <w:r w:rsidRPr="008A3A6E">
        <w:rPr>
          <w:rFonts w:ascii="Times New Roman" w:hAnsi="Times New Roman" w:cs="Times New Roman"/>
          <w:sz w:val="24"/>
          <w:szCs w:val="24"/>
        </w:rPr>
        <w:fldChar w:fldCharType="begin">
          <w:fldData xml:space="preserve">PEVuZE5vdGU+PENpdGU+PEF1dGhvcj5GYWdocmk8L0F1dGhvcj48WWVhcj4yMDEyPC9ZZWFyPjxS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docmk8L0F1dGhvcj48WWVhcj4yMDEyPC9ZZWFyPjxS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1-4]</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and thermosyphon heat pipes,</w:t>
      </w:r>
      <w:r w:rsidRPr="008A3A6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minic&lt;/Author&gt;&lt;Year&gt;2011&lt;/Year&gt;&lt;RecNum&gt;118&lt;/RecNum&gt;&lt;DisplayText&gt;[5]&lt;/DisplayText&gt;&lt;record&gt;&lt;rec-number&gt;118&lt;/rec-number&gt;&lt;foreign-keys&gt;&lt;key app="EN" db-id="9de9rv9rjrxew6ee2xmvzrpmewvswzvpved0" timestamp="1549916582"&gt;118&lt;/key&gt;&lt;/foreign-keys&gt;&lt;ref-type name="Journal Article"&gt;17&lt;/ref-type&gt;&lt;contributors&gt;&lt;authors&gt;&lt;author&gt;Huminic, G.&lt;/author&gt;&lt;author&gt;Huminic, A.&lt;/author&gt;&lt;author&gt;Morjan, I.&lt;/author&gt;&lt;author&gt;Dumitrache, F.&lt;/author&gt;&lt;/authors&gt;&lt;/contributors&gt;&lt;auth-address&gt;Transilvania Univ Brasov, Dept Thermodynam &amp;amp; Fluid Mech, Brasov 500036, Romania&amp;#xD;Natl Inst Laser Plasma &amp;amp; Radiat Phys, Bucharest 077125, Romania&lt;/auth-address&gt;&lt;titles&gt;&lt;title&gt;Experimental study of the thermal performance of thermosyphon heat pipe using iron oxide nanoparticles&lt;/title&gt;&lt;secondary-title&gt;International Journal of Heat and Mass Transfer&lt;/secondary-title&gt;&lt;alt-title&gt;Int J Heat Mass Tran&lt;/alt-title&gt;&lt;/titles&gt;&lt;periodical&gt;&lt;full-title&gt;International Journal of Heat and Mass Transfer&lt;/full-title&gt;&lt;abbr-1&gt;Int J Heat Mass Tran&lt;/abbr-1&gt;&lt;/periodical&gt;&lt;alt-periodical&gt;&lt;full-title&gt;International Journal of Heat and Mass Transfer&lt;/full-title&gt;&lt;abbr-1&gt;Int J Heat Mass Tran&lt;/abbr-1&gt;&lt;/alt-periodical&gt;&lt;pages&gt;656-661&lt;/pages&gt;&lt;volume&gt;54&lt;/volume&gt;&lt;number&gt;1-3&lt;/number&gt;&lt;keywords&gt;&lt;keyword&gt;nanoparticles&lt;/keyword&gt;&lt;keyword&gt;laser pyrolysis&lt;/keyword&gt;&lt;keyword&gt;thermosyphon heat pipe&lt;/keyword&gt;&lt;keyword&gt;heat transfer rate&lt;/keyword&gt;&lt;keyword&gt;silver nano-fluid&lt;/keyword&gt;&lt;keyword&gt;nanofluids&lt;/keyword&gt;&lt;keyword&gt;efficiency&lt;/keyword&gt;&lt;/keywords&gt;&lt;dates&gt;&lt;year&gt;2011&lt;/year&gt;&lt;pub-dates&gt;&lt;date&gt;Jan 15&lt;/date&gt;&lt;/pub-dates&gt;&lt;/dates&gt;&lt;isbn&gt;0017-9310&lt;/isbn&gt;&lt;accession-num&gt;WOS:000285116500068&lt;/accession-num&gt;&lt;urls&gt;&lt;related-urls&gt;&lt;url&gt;&amp;lt;Go to ISI&amp;gt;://WOS:000285116500068&lt;/url&gt;&lt;/related-urls&gt;&lt;/urls&gt;&lt;electronic-resource-num&gt;10.1016/j.ijheatmasstransfer.2010.09.005&lt;/electronic-resource-num&gt;&lt;language&gt;English&lt;/language&gt;&lt;/record&gt;&lt;/Cite&gt;&lt;/EndNote&gt;</w:instrText>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5]</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operate in an evaporation, liquid-transport, and condensation cycle that utilize micro/nanoscale porous media called the wick (Figure).</w:t>
      </w:r>
      <w:r w:rsidRPr="008A3A6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ghri&lt;/Author&gt;&lt;Year&gt;2012&lt;/Year&gt;&lt;RecNum&gt;113&lt;/RecNum&gt;&lt;DisplayText&gt;[1]&lt;/DisplayText&gt;&lt;record&gt;&lt;rec-number&gt;113&lt;/rec-number&gt;&lt;foreign-keys&gt;&lt;key app="EN" db-id="9de9rv9rjrxew6ee2xmvzrpmewvswzvpved0" timestamp="1549916582"&gt;113&lt;/key&gt;&lt;/foreign-keys&gt;&lt;ref-type name="Journal Article"&gt;17&lt;/ref-type&gt;&lt;contributors&gt;&lt;authors&gt;&lt;author&gt;Faghri, Amir %J Journal of heat transfer&lt;/author&gt;&lt;/authors&gt;&lt;/contributors&gt;&lt;titles&gt;&lt;title&gt;Review and advances in heat pipe science and technology&lt;/title&gt;&lt;/titles&gt;&lt;pages&gt;123001&lt;/pages&gt;&lt;volume&gt;134&lt;/volume&gt;&lt;number&gt;12&lt;/number&gt;&lt;dates&gt;&lt;year&gt;2012&lt;/year&gt;&lt;/dates&gt;&lt;isbn&gt;0022-1481&lt;/isbn&gt;&lt;urls&gt;&lt;/urls&gt;&lt;/record&gt;&lt;/Cite&gt;&lt;/EndNote&gt;</w:instrText>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1]</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w:t>
      </w:r>
      <w:bookmarkStart w:id="0" w:name="OLE_LINK13"/>
      <w:bookmarkStart w:id="1" w:name="OLE_LINK14"/>
      <w:r w:rsidRPr="008A3A6E">
        <w:rPr>
          <w:rFonts w:ascii="Times New Roman" w:hAnsi="Times New Roman" w:cs="Times New Roman"/>
          <w:sz w:val="24"/>
          <w:szCs w:val="24"/>
        </w:rPr>
        <w:t>The wick plays a vital role within the cooling devices by vaporizing, absorbing, and transporting the working fluid to maximize heat dissipation.</w:t>
      </w:r>
      <w:bookmarkEnd w:id="0"/>
      <w:bookmarkEnd w:id="1"/>
      <w:r w:rsidRPr="008A3A6E">
        <w:rPr>
          <w:rFonts w:ascii="Times New Roman" w:hAnsi="Times New Roman" w:cs="Times New Roman"/>
          <w:sz w:val="24"/>
          <w:szCs w:val="24"/>
        </w:rPr>
        <w:t xml:space="preserve"> Therefore, an optimal wick should have properties such as efficient working-fluid delivery (i.e., permeability),</w:t>
      </w:r>
      <w:r w:rsidRPr="008A3A6E">
        <w:rPr>
          <w:rFonts w:ascii="Times New Roman" w:hAnsi="Times New Roman" w:cs="Times New Roman"/>
          <w:sz w:val="24"/>
          <w:szCs w:val="24"/>
        </w:rPr>
        <w:fldChar w:fldCharType="begin">
          <w:fldData xml:space="preserve">PEVuZE5vdGU+PENpdGU+PEF1dGhvcj5ZZWg8L0F1dGhvcj48WWVhcj4yMDA5PC9ZZWFyPjxSZWNO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U0Ni0xNTU0PC9wYWdlcz48dm9sdW1lPjExPC92b2x1bWU+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g8L0F1dGhvcj48WWVhcj4yMDA5PC9ZZWFyPjxSZWNO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U0Ni0xNTU0PC9wYWdlcz48dm9sdW1lPjExPC92b2x1bWU+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3, 6]</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large surface area to volume ratios,</w:t>
      </w:r>
      <w:r w:rsidRPr="008A3A6E">
        <w:rPr>
          <w:rFonts w:ascii="Times New Roman" w:hAnsi="Times New Roman" w:cs="Times New Roman"/>
          <w:sz w:val="24"/>
          <w:szCs w:val="24"/>
        </w:rPr>
        <w:fldChar w:fldCharType="begin">
          <w:fldData xml:space="preserve">PEVuZE5vdGU+PENpdGU+PEF1dGhvcj5Cb2RsYTwvQXV0aG9yPjxZZWFyPjIwMTM8L1llYXI+PFJl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RsYTwvQXV0aG9yPjxZZWFyPjIwMTM8L1llYXI+PFJl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7]</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low thermal resistance,</w:t>
      </w:r>
      <w:r w:rsidRPr="008A3A6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minic&lt;/Author&gt;&lt;Year&gt;2011&lt;/Year&gt;&lt;RecNum&gt;118&lt;/RecNum&gt;&lt;DisplayText&gt;[5]&lt;/DisplayText&gt;&lt;record&gt;&lt;rec-number&gt;118&lt;/rec-number&gt;&lt;foreign-keys&gt;&lt;key app="EN" db-id="9de9rv9rjrxew6ee2xmvzrpmewvswzvpved0" timestamp="1549916582"&gt;118&lt;/key&gt;&lt;/foreign-keys&gt;&lt;ref-type name="Journal Article"&gt;17&lt;/ref-type&gt;&lt;contributors&gt;&lt;authors&gt;&lt;author&gt;Huminic, G.&lt;/author&gt;&lt;author&gt;Huminic, A.&lt;/author&gt;&lt;author&gt;Morjan, I.&lt;/author&gt;&lt;author&gt;Dumitrache, F.&lt;/author&gt;&lt;/authors&gt;&lt;/contributors&gt;&lt;auth-address&gt;Transilvania Univ Brasov, Dept Thermodynam &amp;amp; Fluid Mech, Brasov 500036, Romania&amp;#xD;Natl Inst Laser Plasma &amp;amp; Radiat Phys, Bucharest 077125, Romania&lt;/auth-address&gt;&lt;titles&gt;&lt;title&gt;Experimental study of the thermal performance of thermosyphon heat pipe using iron oxide nanoparticles&lt;/title&gt;&lt;secondary-title&gt;International Journal of Heat and Mass Transfer&lt;/secondary-title&gt;&lt;alt-title&gt;Int J Heat Mass Tran&lt;/alt-title&gt;&lt;/titles&gt;&lt;periodical&gt;&lt;full-title&gt;International Journal of Heat and Mass Transfer&lt;/full-title&gt;&lt;abbr-1&gt;Int J Heat Mass Tran&lt;/abbr-1&gt;&lt;/periodical&gt;&lt;alt-periodical&gt;&lt;full-title&gt;International Journal of Heat and Mass Transfer&lt;/full-title&gt;&lt;abbr-1&gt;Int J Heat Mass Tran&lt;/abbr-1&gt;&lt;/alt-periodical&gt;&lt;pages&gt;656-661&lt;/pages&gt;&lt;volume&gt;54&lt;/volume&gt;&lt;number&gt;1-3&lt;/number&gt;&lt;keywords&gt;&lt;keyword&gt;nanoparticles&lt;/keyword&gt;&lt;keyword&gt;laser pyrolysis&lt;/keyword&gt;&lt;keyword&gt;thermosyphon heat pipe&lt;/keyword&gt;&lt;keyword&gt;heat transfer rate&lt;/keyword&gt;&lt;keyword&gt;silver nano-fluid&lt;/keyword&gt;&lt;keyword&gt;nanofluids&lt;/keyword&gt;&lt;keyword&gt;efficiency&lt;/keyword&gt;&lt;/keywords&gt;&lt;dates&gt;&lt;year&gt;2011&lt;/year&gt;&lt;pub-dates&gt;&lt;date&gt;Jan 15&lt;/date&gt;&lt;/pub-dates&gt;&lt;/dates&gt;&lt;isbn&gt;0017-9310&lt;/isbn&gt;&lt;accession-num&gt;WOS:000285116500068&lt;/accession-num&gt;&lt;urls&gt;&lt;related-urls&gt;&lt;url&gt;&amp;lt;Go to ISI&amp;gt;://WOS:000285116500068&lt;/url&gt;&lt;/related-urls&gt;&lt;/urls&gt;&lt;electronic-resource-num&gt;10.1016/j.ijheatmasstransfer.2010.09.005&lt;/electronic-resource-num&gt;&lt;language&gt;English&lt;/language&gt;&lt;/record&gt;&lt;/Cite&gt;&lt;/EndNote&gt;</w:instrText>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5]</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and high effective thermal conductivity.</w:t>
      </w:r>
      <w:r w:rsidRPr="008A3A6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minic&lt;/Author&gt;&lt;Year&gt;2011&lt;/Year&gt;&lt;RecNum&gt;118&lt;/RecNum&gt;&lt;DisplayText&gt;[5]&lt;/DisplayText&gt;&lt;record&gt;&lt;rec-number&gt;118&lt;/rec-number&gt;&lt;foreign-keys&gt;&lt;key app="EN" db-id="9de9rv9rjrxew6ee2xmvzrpmewvswzvpved0" timestamp="1549916582"&gt;118&lt;/key&gt;&lt;/foreign-keys&gt;&lt;ref-type name="Journal Article"&gt;17&lt;/ref-type&gt;&lt;contributors&gt;&lt;authors&gt;&lt;author&gt;Huminic, G.&lt;/author&gt;&lt;author&gt;Huminic, A.&lt;/author&gt;&lt;author&gt;Morjan, I.&lt;/author&gt;&lt;author&gt;Dumitrache, F.&lt;/author&gt;&lt;/authors&gt;&lt;/contributors&gt;&lt;auth-address&gt;Transilvania Univ Brasov, Dept Thermodynam &amp;amp; Fluid Mech, Brasov 500036, Romania&amp;#xD;Natl Inst Laser Plasma &amp;amp; Radiat Phys, Bucharest 077125, Romania&lt;/auth-address&gt;&lt;titles&gt;&lt;title&gt;Experimental study of the thermal performance of thermosyphon heat pipe using iron oxide nanoparticles&lt;/title&gt;&lt;secondary-title&gt;International Journal of Heat and Mass Transfer&lt;/secondary-title&gt;&lt;alt-title&gt;Int J Heat Mass Tran&lt;/alt-title&gt;&lt;/titles&gt;&lt;periodical&gt;&lt;full-title&gt;International Journal of Heat and Mass Transfer&lt;/full-title&gt;&lt;abbr-1&gt;Int J Heat Mass Tran&lt;/abbr-1&gt;&lt;/periodical&gt;&lt;alt-periodical&gt;&lt;full-title&gt;International Journal of Heat and Mass Transfer&lt;/full-title&gt;&lt;abbr-1&gt;Int J Heat Mass Tran&lt;/abbr-1&gt;&lt;/alt-periodical&gt;&lt;pages&gt;656-661&lt;/pages&gt;&lt;volume&gt;54&lt;/volume&gt;&lt;number&gt;1-3&lt;/number&gt;&lt;keywords&gt;&lt;keyword&gt;nanoparticles&lt;/keyword&gt;&lt;keyword&gt;laser pyrolysis&lt;/keyword&gt;&lt;keyword&gt;thermosyphon heat pipe&lt;/keyword&gt;&lt;keyword&gt;heat transfer rate&lt;/keyword&gt;&lt;keyword&gt;silver nano-fluid&lt;/keyword&gt;&lt;keyword&gt;nanofluids&lt;/keyword&gt;&lt;keyword&gt;efficiency&lt;/keyword&gt;&lt;/keywords&gt;&lt;dates&gt;&lt;year&gt;2011&lt;/year&gt;&lt;pub-dates&gt;&lt;date&gt;Jan 15&lt;/date&gt;&lt;/pub-dates&gt;&lt;/dates&gt;&lt;isbn&gt;0017-9310&lt;/isbn&gt;&lt;accession-num&gt;WOS:000285116500068&lt;/accession-num&gt;&lt;urls&gt;&lt;related-urls&gt;&lt;url&gt;&amp;lt;Go to ISI&amp;gt;://WOS:000285116500068&lt;/url&gt;&lt;/related-urls&gt;&lt;/urls&gt;&lt;electronic-resource-num&gt;10.1016/j.ijheatmasstransfer.2010.09.005&lt;/electronic-resource-num&gt;&lt;language&gt;English&lt;/language&gt;&lt;/record&gt;&lt;/Cite&gt;&lt;/EndNote&gt;</w:instrText>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5]</w:t>
      </w:r>
      <w:r w:rsidRPr="008A3A6E">
        <w:rPr>
          <w:rFonts w:ascii="Times New Roman" w:hAnsi="Times New Roman" w:cs="Times New Roman"/>
          <w:sz w:val="24"/>
          <w:szCs w:val="24"/>
        </w:rPr>
        <w:fldChar w:fldCharType="end"/>
      </w:r>
    </w:p>
    <w:p w14:paraId="401B0D9A" w14:textId="68E5B5FE" w:rsidR="002026AA" w:rsidRDefault="002026AA">
      <w:pPr>
        <w:rPr>
          <w:rFonts w:ascii="Times New Roman" w:hAnsi="Times New Roman" w:cs="Times New Roman"/>
          <w:sz w:val="24"/>
          <w:szCs w:val="24"/>
        </w:rPr>
      </w:pPr>
    </w:p>
    <w:p w14:paraId="6E2D0DD2" w14:textId="227D24C6" w:rsidR="002026AA" w:rsidRDefault="002026AA" w:rsidP="002026AA">
      <w:pPr>
        <w:pStyle w:val="Heading3"/>
        <w:shd w:val="clear" w:color="auto" w:fill="FFFFFF"/>
        <w:spacing w:before="0" w:beforeAutospacing="0" w:after="0" w:afterAutospacing="0"/>
        <w:rPr>
          <w:rFonts w:ascii="Segoe UI" w:hAnsi="Segoe UI" w:cs="Segoe UI"/>
          <w:color w:val="3D4144"/>
        </w:rPr>
      </w:pPr>
      <w:r>
        <w:rPr>
          <w:rFonts w:ascii="Segoe UI" w:hAnsi="Segoe UI" w:cs="Segoe UI"/>
          <w:color w:val="3D4144"/>
        </w:rPr>
        <w:t>Microscale Thermofluidic Transport Analysi</w:t>
      </w:r>
      <w:r>
        <w:rPr>
          <w:rFonts w:ascii="Segoe UI" w:hAnsi="Segoe UI" w:cs="Segoe UI"/>
          <w:color w:val="3D4144"/>
        </w:rPr>
        <w:t>s</w:t>
      </w:r>
    </w:p>
    <w:p w14:paraId="4F83C470" w14:textId="517825F4" w:rsidR="002026AA" w:rsidRDefault="002026AA">
      <w:pPr>
        <w:rPr>
          <w:rFonts w:ascii="Times New Roman" w:hAnsi="Times New Roman" w:cs="Times New Roman"/>
          <w:sz w:val="24"/>
          <w:szCs w:val="24"/>
        </w:rPr>
      </w:pPr>
    </w:p>
    <w:p w14:paraId="0C1DE305" w14:textId="6DFC6A3D" w:rsidR="002026AA" w:rsidRPr="008A3A6E" w:rsidRDefault="002026AA" w:rsidP="002026AA">
      <w:pPr>
        <w:spacing w:line="480" w:lineRule="auto"/>
        <w:rPr>
          <w:rFonts w:ascii="Times New Roman" w:hAnsi="Times New Roman" w:cs="Times New Roman"/>
          <w:sz w:val="24"/>
          <w:szCs w:val="24"/>
        </w:rPr>
      </w:pPr>
      <w:r w:rsidRPr="008A3A6E">
        <w:rPr>
          <w:rFonts w:ascii="Times New Roman" w:hAnsi="Times New Roman" w:cs="Times New Roman"/>
          <w:sz w:val="24"/>
          <w:szCs w:val="24"/>
        </w:rPr>
        <w:t>As an emerging technique, laser induced fluorescence (LIF) gains attention as a powerful tool to characterize thermal profiles at multiple scales with high fidelity. In general, LIF utilizes temperature-and light-sensitive molecules called fluorophores. At the macroscale, LIF has been conventionally used to analyze bulk thermofluidic physics typically over the mm scale.</w:t>
      </w:r>
      <w:r w:rsidRPr="008A3A6E">
        <w:rPr>
          <w:rFonts w:ascii="Times New Roman" w:hAnsi="Times New Roman" w:cs="Times New Roman"/>
          <w:sz w:val="24"/>
          <w:szCs w:val="24"/>
        </w:rPr>
        <w:fldChar w:fldCharType="begin">
          <w:fldData xml:space="preserve">PEVuZE5vdGU+PENpdGU+PEF1dGhvcj5Sb2NobGl0ejwvQXV0aG9yPjxZZWFyPjIwMTg8L1llYXI+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NobGl0ejwvQXV0aG9yPjxZZWFyPjIwMTg8L1llYXI+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8-10]</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On the other hand, micro laser induced fluorescence (</w:t>
      </w:r>
      <w:proofErr w:type="spellStart"/>
      <w:r w:rsidRPr="008A3A6E">
        <w:rPr>
          <w:rFonts w:ascii="Times New Roman" w:hAnsi="Times New Roman" w:cs="Times New Roman"/>
          <w:sz w:val="24"/>
          <w:szCs w:val="24"/>
        </w:rPr>
        <w:t>μLIF</w:t>
      </w:r>
      <w:proofErr w:type="spellEnd"/>
      <w:r w:rsidRPr="008A3A6E">
        <w:rPr>
          <w:rFonts w:ascii="Times New Roman" w:hAnsi="Times New Roman" w:cs="Times New Roman"/>
          <w:sz w:val="24"/>
          <w:szCs w:val="24"/>
        </w:rPr>
        <w:t xml:space="preserve">) employs fluorescent microscopes to improve spatial and thermal resolutions up to 0.1 – 0.3 μm and 0.01 K, respectively. </w:t>
      </w:r>
      <w:r w:rsidRPr="008A3A6E">
        <w:rPr>
          <w:rFonts w:ascii="Times New Roman" w:hAnsi="Times New Roman" w:cs="Times New Roman"/>
          <w:sz w:val="24"/>
          <w:szCs w:val="24"/>
        </w:rPr>
        <w:fldChar w:fldCharType="begin">
          <w:fldData xml:space="preserve">PEVuZE5vdGU+PENpdGU+PEF1dGhvcj5GZW5nPC9BdXRob3I+PFllYXI+MjAxMzwvWWVhcj48UmVj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W5nPC9BdXRob3I+PFllYXI+MjAxMzwvWWVhcj48UmVj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3A6E">
        <w:rPr>
          <w:rFonts w:ascii="Times New Roman" w:hAnsi="Times New Roman" w:cs="Times New Roman"/>
          <w:sz w:val="24"/>
          <w:szCs w:val="24"/>
        </w:rPr>
        <w:fldChar w:fldCharType="separate"/>
      </w:r>
      <w:r>
        <w:rPr>
          <w:rFonts w:ascii="Times New Roman" w:hAnsi="Times New Roman" w:cs="Times New Roman"/>
          <w:noProof/>
          <w:sz w:val="24"/>
          <w:szCs w:val="24"/>
        </w:rPr>
        <w:t>[11-19]</w:t>
      </w:r>
      <w:r w:rsidRPr="008A3A6E">
        <w:rPr>
          <w:rFonts w:ascii="Times New Roman" w:hAnsi="Times New Roman" w:cs="Times New Roman"/>
          <w:sz w:val="24"/>
          <w:szCs w:val="24"/>
        </w:rPr>
        <w:fldChar w:fldCharType="end"/>
      </w:r>
      <w:r w:rsidRPr="008A3A6E">
        <w:rPr>
          <w:rFonts w:ascii="Times New Roman" w:hAnsi="Times New Roman" w:cs="Times New Roman"/>
          <w:sz w:val="24"/>
          <w:szCs w:val="24"/>
        </w:rPr>
        <w:t xml:space="preserve"> The methods generally employ fluorescence, where temperature-sensitive fluorophores absorb photons of a specific wavelength (i.e., excitation) and emit photons of a longer wavelength (i.e., emission) (Figure 1.3). The emitted fluorescence signals are selectively transmitted through an optical filter to produce fluorescence intensity-based imaging, which is then converted into temperature-based pictures. A great advantage of using </w:t>
      </w:r>
      <w:proofErr w:type="spellStart"/>
      <w:r w:rsidRPr="008A3A6E">
        <w:rPr>
          <w:rFonts w:ascii="Times New Roman" w:hAnsi="Times New Roman" w:cs="Times New Roman"/>
          <w:sz w:val="24"/>
          <w:szCs w:val="24"/>
        </w:rPr>
        <w:t>μLIF</w:t>
      </w:r>
      <w:proofErr w:type="spellEnd"/>
      <w:r w:rsidRPr="008A3A6E">
        <w:rPr>
          <w:rFonts w:ascii="Times New Roman" w:hAnsi="Times New Roman" w:cs="Times New Roman"/>
          <w:sz w:val="24"/>
          <w:szCs w:val="24"/>
        </w:rPr>
        <w:t xml:space="preserve"> </w:t>
      </w:r>
      <w:bookmarkStart w:id="2" w:name="_Hlk7078834"/>
      <w:r w:rsidRPr="008A3A6E">
        <w:rPr>
          <w:rFonts w:ascii="Times New Roman" w:hAnsi="Times New Roman" w:cs="Times New Roman"/>
          <w:sz w:val="24"/>
          <w:szCs w:val="24"/>
        </w:rPr>
        <w:t>is to observe temporal micro/nanoscale pixel-based fluorescent intensity profiles of the liquid-vapor interface.</w:t>
      </w:r>
      <w:bookmarkEnd w:id="2"/>
      <w:r w:rsidRPr="008A3A6E">
        <w:rPr>
          <w:rFonts w:ascii="Times New Roman" w:hAnsi="Times New Roman" w:cs="Times New Roman"/>
          <w:sz w:val="24"/>
          <w:szCs w:val="24"/>
        </w:rPr>
        <w:t xml:space="preserve"> In other words, even some of the smallest liquid-vapor surface features are easily detected by observing fluorescence signals and can be used to assess local drying phenomena in complex structures.</w:t>
      </w:r>
    </w:p>
    <w:p w14:paraId="645282F6" w14:textId="1B20FC75" w:rsidR="002026AA" w:rsidRPr="002026AA" w:rsidRDefault="002026AA" w:rsidP="002026AA">
      <w:pPr>
        <w:pStyle w:val="Heading3"/>
        <w:shd w:val="clear" w:color="auto" w:fill="FFFFFF"/>
        <w:spacing w:before="0" w:beforeAutospacing="0" w:after="0" w:afterAutospacing="0"/>
        <w:rPr>
          <w:rFonts w:ascii="Segoe UI" w:hAnsi="Segoe UI" w:cs="Segoe UI"/>
          <w:color w:val="3D4144"/>
        </w:rPr>
      </w:pPr>
      <w:r>
        <w:rPr>
          <w:rFonts w:ascii="Segoe UI" w:hAnsi="Segoe UI" w:cs="Segoe UI"/>
          <w:color w:val="3D4144"/>
        </w:rPr>
        <w:lastRenderedPageBreak/>
        <w:t>Structural Optimization</w:t>
      </w:r>
    </w:p>
    <w:p w14:paraId="0B5DC0ED" w14:textId="77777777" w:rsidR="002026AA" w:rsidRDefault="002026AA">
      <w:pPr>
        <w:rPr>
          <w:rFonts w:ascii="Times New Roman" w:hAnsi="Times New Roman" w:cs="Times New Roman"/>
          <w:sz w:val="24"/>
          <w:szCs w:val="24"/>
        </w:rPr>
      </w:pPr>
    </w:p>
    <w:p w14:paraId="53FBD60F" w14:textId="77777777" w:rsidR="002026AA" w:rsidRDefault="002026AA">
      <w:pPr>
        <w:rPr>
          <w:rFonts w:ascii="Times New Roman" w:hAnsi="Times New Roman" w:cs="Times New Roman"/>
          <w:sz w:val="24"/>
          <w:szCs w:val="24"/>
        </w:rPr>
      </w:pPr>
      <w:r>
        <w:rPr>
          <w:rFonts w:ascii="Times New Roman" w:hAnsi="Times New Roman" w:cs="Times New Roman"/>
          <w:sz w:val="24"/>
          <w:szCs w:val="24"/>
        </w:rPr>
        <w:t>Among various modern fabrication techniques, s</w:t>
      </w:r>
      <w:r w:rsidRPr="00554D65">
        <w:rPr>
          <w:rFonts w:ascii="Times New Roman" w:hAnsi="Times New Roman" w:cs="Times New Roman"/>
          <w:sz w:val="24"/>
          <w:szCs w:val="24"/>
        </w:rPr>
        <w:t>elf-assembly continuously gains attention as an excellent method to create novel nanoscale structures with a wide range of applications in photonics, optoelectronics, biomedical engineering, and heat transfer applications. However, self-assembly is governed by a diversity of complex interparticle forces that cause fabricating defectless large scale (&gt; 1 cm) colloidal crystals, or opals, to be a daunting challenge. Despite numerous efforts to find an optimal method that offers the perfect colloidal crystal by minimizing defects, it has been difficult to provide physical interpretations that govern the development of defects such as grain boundaries</w:t>
      </w:r>
      <w:r>
        <w:rPr>
          <w:rFonts w:ascii="Times New Roman" w:hAnsi="Times New Roman" w:cs="Times New Roman"/>
          <w:sz w:val="24"/>
          <w:szCs w:val="24"/>
        </w:rPr>
        <w:t>. In order to address the issues above, we systematically reveal the governing physics that control grain boundaries by apply different combinations of fabrication parameters.</w:t>
      </w:r>
    </w:p>
    <w:p w14:paraId="3425AD84" w14:textId="6A577E5E" w:rsidR="002026AA" w:rsidRDefault="002026AA">
      <w:pPr>
        <w:rPr>
          <w:rFonts w:ascii="Times New Roman" w:hAnsi="Times New Roman" w:cs="Times New Roman"/>
          <w:sz w:val="24"/>
          <w:szCs w:val="24"/>
        </w:rPr>
      </w:pPr>
    </w:p>
    <w:p w14:paraId="7862EFB5" w14:textId="632F8F6F" w:rsidR="008050D1" w:rsidRPr="002026AA" w:rsidRDefault="008050D1" w:rsidP="008050D1">
      <w:pPr>
        <w:pStyle w:val="Heading3"/>
        <w:shd w:val="clear" w:color="auto" w:fill="FFFFFF"/>
        <w:spacing w:before="0" w:beforeAutospacing="0" w:after="0" w:afterAutospacing="0"/>
        <w:rPr>
          <w:rFonts w:ascii="Segoe UI" w:hAnsi="Segoe UI" w:cs="Segoe UI"/>
          <w:color w:val="3D4144"/>
        </w:rPr>
      </w:pPr>
      <w:r>
        <w:rPr>
          <w:rFonts w:ascii="Segoe UI" w:hAnsi="Segoe UI" w:cs="Segoe UI"/>
          <w:color w:val="3D4144"/>
        </w:rPr>
        <w:t>Metrology</w:t>
      </w:r>
    </w:p>
    <w:p w14:paraId="3997D921" w14:textId="77777777" w:rsidR="008050D1" w:rsidRDefault="008050D1">
      <w:pPr>
        <w:rPr>
          <w:rFonts w:ascii="Times New Roman" w:hAnsi="Times New Roman" w:cs="Times New Roman"/>
          <w:sz w:val="24"/>
          <w:szCs w:val="24"/>
        </w:rPr>
      </w:pPr>
    </w:p>
    <w:p w14:paraId="7F4D6276" w14:textId="160CCA49" w:rsidR="008050D1" w:rsidRDefault="002026AA" w:rsidP="008050D1">
      <w:pPr>
        <w:pStyle w:val="ListParagraph"/>
        <w:tabs>
          <w:tab w:val="left" w:pos="1478"/>
        </w:tabs>
        <w:spacing w:line="240" w:lineRule="auto"/>
        <w:ind w:leftChars="0" w:left="0"/>
        <w:rPr>
          <w:rFonts w:ascii="Times New Roman" w:hAnsi="Times New Roman" w:cs="Times New Roman"/>
          <w:sz w:val="24"/>
          <w:szCs w:val="24"/>
        </w:rPr>
      </w:pPr>
      <w:r>
        <w:rPr>
          <w:rFonts w:ascii="Times New Roman" w:hAnsi="Times New Roman" w:cs="Times New Roman"/>
          <w:sz w:val="24"/>
          <w:szCs w:val="24"/>
        </w:rPr>
        <w:t xml:space="preserve"> </w:t>
      </w:r>
      <w:r w:rsidR="008050D1" w:rsidRPr="00830FD4">
        <w:rPr>
          <w:rFonts w:ascii="Times New Roman" w:hAnsi="Times New Roman" w:cs="Times New Roman"/>
          <w:sz w:val="24"/>
          <w:szCs w:val="24"/>
        </w:rPr>
        <w:t>Current advances in deep learning and, in particular, convolutional neural networks (CNNs) have enabled automatic and scalable image analysis for, e.g., object detection</w:t>
      </w:r>
      <w:r w:rsidR="008050D1" w:rsidRPr="00830FD4">
        <w:rPr>
          <w:rFonts w:ascii="Times New Roman" w:hAnsi="Times New Roman" w:cs="Times New Roman"/>
          <w:sz w:val="24"/>
          <w:szCs w:val="24"/>
        </w:rPr>
        <w:fldChar w:fldCharType="begin">
          <w:fldData xml:space="preserve">PEVuZE5vdGU+PENpdGU+PEF1dGhvcj5MaW5kc2V5PC9BdXRob3I+PFllYXI+MjAxODwvWWVhcj48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OTAyNi05MDMxPC9wYWdlcz48dm9sdW1l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</w:fldData>
        </w:fldChar>
      </w:r>
      <w:r w:rsidR="00D34F13">
        <w:rPr>
          <w:rFonts w:ascii="Times New Roman" w:hAnsi="Times New Roman" w:cs="Times New Roman"/>
          <w:sz w:val="24"/>
          <w:szCs w:val="24"/>
        </w:rPr>
        <w:instrText xml:space="preserve"> ADDIN EN.CITE </w:instrText>
      </w:r>
      <w:r w:rsidR="00D34F13">
        <w:rPr>
          <w:rFonts w:ascii="Times New Roman" w:hAnsi="Times New Roman" w:cs="Times New Roman"/>
          <w:sz w:val="24"/>
          <w:szCs w:val="24"/>
        </w:rPr>
        <w:fldChar w:fldCharType="begin">
          <w:fldData xml:space="preserve">PEVuZE5vdGU+PENpdGU+PEF1dGhvcj5MaW5kc2V5PC9BdXRob3I+PFllYXI+MjAxODwvWWVhcj48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OTAyNi05MDMxPC9wYWdlcz48dm9sdW1l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</w:fldData>
        </w:fldChar>
      </w:r>
      <w:r w:rsidR="00D34F13">
        <w:rPr>
          <w:rFonts w:ascii="Times New Roman" w:hAnsi="Times New Roman" w:cs="Times New Roman"/>
          <w:sz w:val="24"/>
          <w:szCs w:val="24"/>
        </w:rPr>
        <w:instrText xml:space="preserve"> ADDIN EN.CITE.DATA </w:instrText>
      </w:r>
      <w:r w:rsidR="00D34F13">
        <w:rPr>
          <w:rFonts w:ascii="Times New Roman" w:hAnsi="Times New Roman" w:cs="Times New Roman"/>
          <w:sz w:val="24"/>
          <w:szCs w:val="24"/>
        </w:rPr>
      </w:r>
      <w:r w:rsidR="00D34F13">
        <w:rPr>
          <w:rFonts w:ascii="Times New Roman" w:hAnsi="Times New Roman" w:cs="Times New Roman"/>
          <w:sz w:val="24"/>
          <w:szCs w:val="24"/>
        </w:rPr>
        <w:fldChar w:fldCharType="end"/>
      </w:r>
      <w:r w:rsidR="008050D1" w:rsidRPr="00830FD4">
        <w:rPr>
          <w:rFonts w:ascii="Times New Roman" w:hAnsi="Times New Roman" w:cs="Times New Roman"/>
          <w:sz w:val="24"/>
          <w:szCs w:val="24"/>
        </w:rPr>
        <w:fldChar w:fldCharType="separate"/>
      </w:r>
      <w:r w:rsidR="00D34F13">
        <w:rPr>
          <w:rFonts w:ascii="Times New Roman" w:hAnsi="Times New Roman" w:cs="Times New Roman"/>
          <w:noProof/>
          <w:sz w:val="24"/>
          <w:szCs w:val="24"/>
        </w:rPr>
        <w:t>[20-23]</w:t>
      </w:r>
      <w:r w:rsidR="008050D1" w:rsidRPr="00830FD4">
        <w:rPr>
          <w:rFonts w:ascii="Times New Roman" w:hAnsi="Times New Roman" w:cs="Times New Roman"/>
          <w:sz w:val="24"/>
          <w:szCs w:val="24"/>
        </w:rPr>
        <w:fldChar w:fldCharType="end"/>
      </w:r>
      <w:r w:rsidR="008050D1">
        <w:rPr>
          <w:rFonts w:ascii="Times New Roman" w:hAnsi="Times New Roman" w:cs="Times New Roman"/>
          <w:sz w:val="24"/>
          <w:szCs w:val="24"/>
        </w:rPr>
        <w:t>,</w:t>
      </w:r>
      <w:r w:rsidR="008050D1" w:rsidRPr="00830FD4">
        <w:rPr>
          <w:rFonts w:ascii="Times New Roman" w:hAnsi="Times New Roman" w:cs="Times New Roman"/>
          <w:sz w:val="24"/>
          <w:szCs w:val="24"/>
        </w:rPr>
        <w:t xml:space="preserve"> classification</w:t>
      </w:r>
      <w:r w:rsidR="008050D1" w:rsidRPr="00830FD4">
        <w:rPr>
          <w:rFonts w:ascii="Times New Roman" w:hAnsi="Times New Roman" w:cs="Times New Roman"/>
          <w:sz w:val="24"/>
          <w:szCs w:val="24"/>
        </w:rPr>
        <w:fldChar w:fldCharType="begin">
          <w:fldData xml:space="preserve">PEVuZE5vdGU+PENpdGU+PEF1dGhvcj5Ob3JvdXp6YWRlaDwvQXV0aG9yPjxZZWFyPjIwMTg8L1ll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IE5hdGwgQWNhZCBTY2kgVVNBPC9hYmJyLTE+PC9wZXJpb2RpY2Fs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k8L3ZvbHVtZT48a2V5d29yZHM+PGtleXdv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</w:fldData>
        </w:fldChar>
      </w:r>
      <w:r w:rsidR="00D34F13">
        <w:rPr>
          <w:rFonts w:ascii="Times New Roman" w:hAnsi="Times New Roman" w:cs="Times New Roman"/>
          <w:sz w:val="24"/>
          <w:szCs w:val="24"/>
        </w:rPr>
        <w:instrText xml:space="preserve"> ADDIN EN.CITE </w:instrText>
      </w:r>
      <w:r w:rsidR="00D34F13">
        <w:rPr>
          <w:rFonts w:ascii="Times New Roman" w:hAnsi="Times New Roman" w:cs="Times New Roman"/>
          <w:sz w:val="24"/>
          <w:szCs w:val="24"/>
        </w:rPr>
        <w:fldChar w:fldCharType="begin">
          <w:fldData xml:space="preserve">PEVuZE5vdGU+PENpdGU+PEF1dGhvcj5Ob3JvdXp6YWRlaDwvQXV0aG9yPjxZZWFyPjIwMTg8L1ll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IE5hdGwgQWNhZCBTY2kgVVNBPC9hYmJyLTE+PC9wZXJpb2RpY2Fs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k8L3ZvbHVtZT48a2V5d29yZHM+PGtleXdv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</w:fldData>
        </w:fldChar>
      </w:r>
      <w:r w:rsidR="00D34F13">
        <w:rPr>
          <w:rFonts w:ascii="Times New Roman" w:hAnsi="Times New Roman" w:cs="Times New Roman"/>
          <w:sz w:val="24"/>
          <w:szCs w:val="24"/>
        </w:rPr>
        <w:instrText xml:space="preserve"> ADDIN EN.CITE.DATA </w:instrText>
      </w:r>
      <w:r w:rsidR="00D34F13">
        <w:rPr>
          <w:rFonts w:ascii="Times New Roman" w:hAnsi="Times New Roman" w:cs="Times New Roman"/>
          <w:sz w:val="24"/>
          <w:szCs w:val="24"/>
        </w:rPr>
      </w:r>
      <w:r w:rsidR="00D34F13">
        <w:rPr>
          <w:rFonts w:ascii="Times New Roman" w:hAnsi="Times New Roman" w:cs="Times New Roman"/>
          <w:sz w:val="24"/>
          <w:szCs w:val="24"/>
        </w:rPr>
        <w:fldChar w:fldCharType="end"/>
      </w:r>
      <w:r w:rsidR="008050D1" w:rsidRPr="00830FD4">
        <w:rPr>
          <w:rFonts w:ascii="Times New Roman" w:hAnsi="Times New Roman" w:cs="Times New Roman"/>
          <w:sz w:val="24"/>
          <w:szCs w:val="24"/>
        </w:rPr>
        <w:fldChar w:fldCharType="separate"/>
      </w:r>
      <w:r w:rsidR="00D34F13">
        <w:rPr>
          <w:rFonts w:ascii="Times New Roman" w:hAnsi="Times New Roman" w:cs="Times New Roman"/>
          <w:noProof/>
          <w:sz w:val="24"/>
          <w:szCs w:val="24"/>
        </w:rPr>
        <w:t>[24-29]</w:t>
      </w:r>
      <w:r w:rsidR="008050D1" w:rsidRPr="00830FD4">
        <w:rPr>
          <w:rFonts w:ascii="Times New Roman" w:hAnsi="Times New Roman" w:cs="Times New Roman"/>
          <w:sz w:val="24"/>
          <w:szCs w:val="24"/>
        </w:rPr>
        <w:fldChar w:fldCharType="end"/>
      </w:r>
      <w:r w:rsidR="008050D1">
        <w:rPr>
          <w:rFonts w:ascii="Times New Roman" w:hAnsi="Times New Roman" w:cs="Times New Roman"/>
          <w:sz w:val="24"/>
          <w:szCs w:val="24"/>
        </w:rPr>
        <w:t>,</w:t>
      </w:r>
      <w:r w:rsidR="008050D1" w:rsidRPr="00830FD4">
        <w:rPr>
          <w:rFonts w:ascii="Times New Roman" w:hAnsi="Times New Roman" w:cs="Times New Roman"/>
          <w:sz w:val="24"/>
          <w:szCs w:val="24"/>
        </w:rPr>
        <w:t xml:space="preserve"> and even image-based predictions</w:t>
      </w:r>
      <w:r w:rsidR="008050D1" w:rsidRPr="00830FD4">
        <w:rPr>
          <w:rFonts w:ascii="Times New Roman" w:hAnsi="Times New Roman" w:cs="Times New Roman"/>
          <w:sz w:val="24"/>
          <w:szCs w:val="24"/>
        </w:rPr>
        <w:fldChar w:fldCharType="begin">
          <w:fldData xml:space="preserve">PEVuZE5vdGU+PENpdGU+PEF1dGhvcj5IdXZhbDwvQXV0aG9yPjxZZWFyPjIwMTU8L1llYXI+PFJl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</w:fldData>
        </w:fldChar>
      </w:r>
      <w:r w:rsidR="00D34F13">
        <w:rPr>
          <w:rFonts w:ascii="Times New Roman" w:hAnsi="Times New Roman" w:cs="Times New Roman"/>
          <w:sz w:val="24"/>
          <w:szCs w:val="24"/>
        </w:rPr>
        <w:instrText xml:space="preserve"> ADDIN EN.CITE </w:instrText>
      </w:r>
      <w:r w:rsidR="00D34F13">
        <w:rPr>
          <w:rFonts w:ascii="Times New Roman" w:hAnsi="Times New Roman" w:cs="Times New Roman"/>
          <w:sz w:val="24"/>
          <w:szCs w:val="24"/>
        </w:rPr>
        <w:fldChar w:fldCharType="begin">
          <w:fldData xml:space="preserve">PEVuZE5vdGU+PENpdGU+PEF1dGhvcj5IdXZhbDwvQXV0aG9yPjxZZWFyPjIwMTU8L1llYXI+PFJl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</w:fldData>
        </w:fldChar>
      </w:r>
      <w:r w:rsidR="00D34F13">
        <w:rPr>
          <w:rFonts w:ascii="Times New Roman" w:hAnsi="Times New Roman" w:cs="Times New Roman"/>
          <w:sz w:val="24"/>
          <w:szCs w:val="24"/>
        </w:rPr>
        <w:instrText xml:space="preserve"> ADDIN EN.CITE.DATA </w:instrText>
      </w:r>
      <w:r w:rsidR="00D34F13">
        <w:rPr>
          <w:rFonts w:ascii="Times New Roman" w:hAnsi="Times New Roman" w:cs="Times New Roman"/>
          <w:sz w:val="24"/>
          <w:szCs w:val="24"/>
        </w:rPr>
      </w:r>
      <w:r w:rsidR="00D34F13">
        <w:rPr>
          <w:rFonts w:ascii="Times New Roman" w:hAnsi="Times New Roman" w:cs="Times New Roman"/>
          <w:sz w:val="24"/>
          <w:szCs w:val="24"/>
        </w:rPr>
        <w:fldChar w:fldCharType="end"/>
      </w:r>
      <w:r w:rsidR="008050D1" w:rsidRPr="00830FD4">
        <w:rPr>
          <w:rFonts w:ascii="Times New Roman" w:hAnsi="Times New Roman" w:cs="Times New Roman"/>
          <w:sz w:val="24"/>
          <w:szCs w:val="24"/>
        </w:rPr>
        <w:fldChar w:fldCharType="separate"/>
      </w:r>
      <w:r w:rsidR="00D34F13">
        <w:rPr>
          <w:rFonts w:ascii="Times New Roman" w:hAnsi="Times New Roman" w:cs="Times New Roman"/>
          <w:noProof/>
          <w:sz w:val="24"/>
          <w:szCs w:val="24"/>
        </w:rPr>
        <w:t>[30-36]</w:t>
      </w:r>
      <w:r w:rsidR="008050D1" w:rsidRPr="00830FD4">
        <w:rPr>
          <w:rFonts w:ascii="Times New Roman" w:hAnsi="Times New Roman" w:cs="Times New Roman"/>
          <w:sz w:val="24"/>
          <w:szCs w:val="24"/>
        </w:rPr>
        <w:fldChar w:fldCharType="end"/>
      </w:r>
      <w:r w:rsidR="008050D1">
        <w:rPr>
          <w:rFonts w:ascii="Times New Roman" w:hAnsi="Times New Roman" w:cs="Times New Roman"/>
          <w:sz w:val="24"/>
          <w:szCs w:val="24"/>
        </w:rPr>
        <w:t>.</w:t>
      </w:r>
      <w:r w:rsidR="008050D1" w:rsidRPr="00830FD4">
        <w:rPr>
          <w:rFonts w:ascii="Times New Roman" w:hAnsi="Times New Roman" w:cs="Times New Roman"/>
          <w:sz w:val="24"/>
          <w:szCs w:val="24"/>
        </w:rPr>
        <w:t xml:space="preserve"> </w:t>
      </w:r>
      <w:r w:rsidR="008050D1">
        <w:rPr>
          <w:rFonts w:ascii="Times New Roman" w:hAnsi="Times New Roman" w:cs="Times New Roman"/>
          <w:sz w:val="24"/>
          <w:szCs w:val="24"/>
        </w:rPr>
        <w:t>Many CNN-based deep learning frameworks are effective because CNNs emulate the</w:t>
      </w:r>
      <w:r w:rsidR="008050D1" w:rsidRPr="00830FD4">
        <w:rPr>
          <w:rFonts w:ascii="Times New Roman" w:hAnsi="Times New Roman" w:cs="Times New Roman"/>
          <w:sz w:val="24"/>
          <w:szCs w:val="24"/>
        </w:rPr>
        <w:t xml:space="preserve"> human brain’s natural visual perception mechanism by systematically learning features</w:t>
      </w:r>
      <w:r w:rsidR="008050D1">
        <w:rPr>
          <w:rFonts w:ascii="Times New Roman" w:hAnsi="Times New Roman" w:cs="Times New Roman"/>
          <w:sz w:val="24"/>
          <w:szCs w:val="24"/>
        </w:rPr>
        <w:t xml:space="preserve"> </w:t>
      </w:r>
      <w:r w:rsidR="008050D1" w:rsidRPr="00830FD4">
        <w:rPr>
          <w:rFonts w:ascii="Times New Roman" w:hAnsi="Times New Roman" w:cs="Times New Roman"/>
          <w:sz w:val="24"/>
          <w:szCs w:val="24"/>
        </w:rPr>
        <w:t>through multiple operational layers</w:t>
      </w:r>
      <w:r w:rsidR="008050D1">
        <w:rPr>
          <w:rFonts w:ascii="Times New Roman" w:hAnsi="Times New Roman" w:cs="Times New Roman"/>
          <w:sz w:val="24"/>
          <w:szCs w:val="24"/>
        </w:rPr>
        <w:fldChar w:fldCharType="begin"/>
      </w:r>
      <w:r w:rsidR="00D34F13">
        <w:rPr>
          <w:rFonts w:ascii="Times New Roman" w:hAnsi="Times New Roman" w:cs="Times New Roman"/>
          <w:sz w:val="24"/>
          <w:szCs w:val="24"/>
        </w:rPr>
        <w:instrText xml:space="preserve"> ADDIN EN.CITE &lt;EndNote&gt;&lt;Cite&gt;&lt;Author&gt;Oktar&lt;/Author&gt;&lt;Year&gt;2019&lt;/Year&gt;&lt;RecNum&gt;213&lt;/RecNum&gt;&lt;DisplayText&gt;[37]&lt;/DisplayText&gt;&lt;record&gt;&lt;rec-number&gt;213&lt;/rec-number&gt;&lt;foreign-keys&gt;&lt;key app="EN" db-id="t9990trr1faav8etvzgxfxwjxspavdsdswpe" timestamp="1591710759"&gt;213&lt;/key&gt;&lt;/foreign-keys&gt;&lt;ref-type name="Journal Article"&gt;17&lt;/ref-type&gt;&lt;contributors&gt;&lt;authors&gt;&lt;author&gt;Oktar, Yigit&lt;/author&gt;&lt;author&gt;Karakaya, Diclehan&lt;/author&gt;&lt;author&gt;Ulucan, Oguzhan&lt;/author&gt;&lt;author&gt;Turkan, Mehmet&lt;/author&gt;&lt;/authors&gt;&lt;/contributors&gt;&lt;titles&gt;&lt;title&gt;Convolutional Neural Networks: A Binocular Vision Perspective&lt;/title&gt;&lt;secondary-title&gt;arXiv preprint arXiv:1912.10201&lt;/secondary-title&gt;&lt;/titles&gt;&lt;periodical&gt;&lt;full-title&gt;arXiv preprint arXiv:1912.10201&lt;/full-title&gt;&lt;/periodical&gt;&lt;dates&gt;&lt;year&gt;2019&lt;/year&gt;&lt;/dates&gt;&lt;urls&gt;&lt;/urls&gt;&lt;/record&gt;&lt;/Cite&gt;&lt;/EndNote&gt;</w:instrText>
      </w:r>
      <w:r w:rsidR="008050D1">
        <w:rPr>
          <w:rFonts w:ascii="Times New Roman" w:hAnsi="Times New Roman" w:cs="Times New Roman"/>
          <w:sz w:val="24"/>
          <w:szCs w:val="24"/>
        </w:rPr>
        <w:fldChar w:fldCharType="separate"/>
      </w:r>
      <w:r w:rsidR="00D34F13">
        <w:rPr>
          <w:rFonts w:ascii="Times New Roman" w:hAnsi="Times New Roman" w:cs="Times New Roman"/>
          <w:noProof/>
          <w:sz w:val="24"/>
          <w:szCs w:val="24"/>
        </w:rPr>
        <w:t>[37]</w:t>
      </w:r>
      <w:r w:rsidR="008050D1">
        <w:rPr>
          <w:rFonts w:ascii="Times New Roman" w:hAnsi="Times New Roman" w:cs="Times New Roman"/>
          <w:sz w:val="24"/>
          <w:szCs w:val="24"/>
        </w:rPr>
        <w:fldChar w:fldCharType="end"/>
      </w:r>
      <w:r w:rsidR="008050D1">
        <w:rPr>
          <w:rFonts w:ascii="Times New Roman" w:hAnsi="Times New Roman" w:cs="Times New Roman"/>
          <w:sz w:val="24"/>
          <w:szCs w:val="24"/>
        </w:rPr>
        <w:t>.</w:t>
      </w:r>
      <w:r w:rsidR="008050D1" w:rsidRPr="00830FD4">
        <w:rPr>
          <w:rFonts w:ascii="Times New Roman" w:hAnsi="Times New Roman" w:cs="Times New Roman"/>
          <w:sz w:val="24"/>
          <w:szCs w:val="24"/>
        </w:rPr>
        <w:t xml:space="preserve"> Image-based deep learning models </w:t>
      </w:r>
      <w:r w:rsidR="008050D1">
        <w:rPr>
          <w:rFonts w:ascii="Times New Roman" w:hAnsi="Times New Roman" w:cs="Times New Roman"/>
          <w:sz w:val="24"/>
          <w:szCs w:val="24"/>
        </w:rPr>
        <w:t xml:space="preserve">can </w:t>
      </w:r>
      <w:r w:rsidR="008050D1" w:rsidRPr="00830FD4">
        <w:rPr>
          <w:rFonts w:ascii="Times New Roman" w:hAnsi="Times New Roman" w:cs="Times New Roman"/>
          <w:sz w:val="24"/>
          <w:szCs w:val="24"/>
        </w:rPr>
        <w:t xml:space="preserve">play a vital role in fully understanding boiling physics because boiling images are richly embedded with bubble statistics, which are quantitative measurements of the dynamic boiling phenomena. Despite the potential </w:t>
      </w:r>
      <w:r w:rsidR="008050D1">
        <w:rPr>
          <w:rFonts w:ascii="Times New Roman" w:hAnsi="Times New Roman" w:cs="Times New Roman"/>
          <w:sz w:val="24"/>
          <w:szCs w:val="24"/>
        </w:rPr>
        <w:t>for understanding</w:t>
      </w:r>
      <w:r w:rsidR="008050D1" w:rsidRPr="00830FD4">
        <w:rPr>
          <w:rFonts w:ascii="Times New Roman" w:hAnsi="Times New Roman" w:cs="Times New Roman"/>
          <w:sz w:val="24"/>
          <w:szCs w:val="24"/>
        </w:rPr>
        <w:t xml:space="preserve"> image-based boiling physics </w:t>
      </w:r>
      <w:r w:rsidR="008050D1">
        <w:rPr>
          <w:rFonts w:ascii="Times New Roman" w:hAnsi="Times New Roman" w:cs="Times New Roman"/>
          <w:sz w:val="24"/>
          <w:szCs w:val="24"/>
        </w:rPr>
        <w:t>via</w:t>
      </w:r>
      <w:r w:rsidR="008050D1" w:rsidRPr="00830FD4">
        <w:rPr>
          <w:rFonts w:ascii="Times New Roman" w:hAnsi="Times New Roman" w:cs="Times New Roman"/>
          <w:sz w:val="24"/>
          <w:szCs w:val="24"/>
        </w:rPr>
        <w:t xml:space="preserve"> deep learning</w:t>
      </w:r>
      <w:r w:rsidR="008050D1">
        <w:rPr>
          <w:rFonts w:ascii="Times New Roman" w:hAnsi="Times New Roman" w:cs="Times New Roman"/>
          <w:sz w:val="24"/>
          <w:szCs w:val="24"/>
        </w:rPr>
        <w:t xml:space="preserve"> frameworks</w:t>
      </w:r>
      <w:r w:rsidR="008050D1" w:rsidRPr="00830FD4">
        <w:rPr>
          <w:rFonts w:ascii="Times New Roman" w:hAnsi="Times New Roman" w:cs="Times New Roman"/>
          <w:sz w:val="24"/>
          <w:szCs w:val="24"/>
        </w:rPr>
        <w:t>, very few attempts have been made</w:t>
      </w:r>
      <w:r w:rsidR="008050D1">
        <w:rPr>
          <w:rFonts w:ascii="Times New Roman" w:hAnsi="Times New Roman" w:cs="Times New Roman"/>
          <w:sz w:val="24"/>
          <w:szCs w:val="24"/>
        </w:rPr>
        <w:t xml:space="preserve"> to build them</w:t>
      </w:r>
      <w:r w:rsidR="008050D1" w:rsidRPr="00830FD4">
        <w:rPr>
          <w:rFonts w:ascii="Times New Roman" w:hAnsi="Times New Roman" w:cs="Times New Roman"/>
          <w:sz w:val="24"/>
          <w:szCs w:val="24"/>
        </w:rPr>
        <w:t xml:space="preserve">. </w:t>
      </w:r>
      <w:r w:rsidR="00D34F13">
        <w:rPr>
          <w:rFonts w:ascii="Times New Roman" w:hAnsi="Times New Roman" w:cs="Times New Roman"/>
          <w:sz w:val="24"/>
          <w:szCs w:val="24"/>
        </w:rPr>
        <w:t xml:space="preserve">In </w:t>
      </w:r>
      <w:proofErr w:type="spellStart"/>
      <w:r w:rsidR="00D34F13">
        <w:rPr>
          <w:rFonts w:ascii="Times New Roman" w:hAnsi="Times New Roman" w:cs="Times New Roman"/>
          <w:sz w:val="24"/>
          <w:szCs w:val="24"/>
        </w:rPr>
        <w:t>PyPhase</w:t>
      </w:r>
      <w:proofErr w:type="spellEnd"/>
      <w:r w:rsidR="00D34F13">
        <w:rPr>
          <w:rFonts w:ascii="Times New Roman" w:hAnsi="Times New Roman" w:cs="Times New Roman"/>
          <w:sz w:val="24"/>
          <w:szCs w:val="24"/>
        </w:rPr>
        <w:t>, we are developing</w:t>
      </w:r>
      <w:r w:rsidR="008050D1" w:rsidRPr="007F0649">
        <w:rPr>
          <w:rFonts w:ascii="Times New Roman" w:hAnsi="Times New Roman" w:cs="Times New Roman"/>
          <w:sz w:val="24"/>
          <w:szCs w:val="24"/>
        </w:rPr>
        <w:t xml:space="preserve"> a data-driven framework that predicts boiling heat flux based on high-quality bubble images</w:t>
      </w:r>
      <w:r w:rsidR="008050D1">
        <w:rPr>
          <w:rFonts w:ascii="Times New Roman" w:hAnsi="Times New Roman" w:cs="Times New Roman"/>
          <w:sz w:val="24"/>
          <w:szCs w:val="24"/>
        </w:rPr>
        <w:t xml:space="preserve"> in </w:t>
      </w:r>
      <w:r w:rsidR="008050D1" w:rsidRPr="00362752">
        <w:rPr>
          <w:rFonts w:ascii="Times New Roman" w:hAnsi="Times New Roman" w:cs="Times New Roman"/>
          <w:sz w:val="24"/>
          <w:szCs w:val="24"/>
        </w:rPr>
        <w:t>real-time (Fi</w:t>
      </w:r>
      <w:r w:rsidR="00D34F13">
        <w:rPr>
          <w:rFonts w:ascii="Times New Roman" w:hAnsi="Times New Roman" w:cs="Times New Roman"/>
          <w:sz w:val="24"/>
          <w:szCs w:val="24"/>
        </w:rPr>
        <w:t>gure</w:t>
      </w:r>
      <w:r w:rsidR="008050D1" w:rsidRPr="00362752">
        <w:rPr>
          <w:rFonts w:ascii="Times New Roman" w:hAnsi="Times New Roman" w:cs="Times New Roman"/>
          <w:sz w:val="24"/>
          <w:szCs w:val="24"/>
        </w:rPr>
        <w:t xml:space="preserve">). Our framework </w:t>
      </w:r>
      <w:r w:rsidR="008050D1">
        <w:rPr>
          <w:rFonts w:ascii="Times New Roman" w:hAnsi="Times New Roman" w:cs="Times New Roman"/>
          <w:sz w:val="24"/>
          <w:szCs w:val="24"/>
        </w:rPr>
        <w:t>conceptualizes</w:t>
      </w:r>
      <w:r w:rsidR="008050D1" w:rsidRPr="00362752">
        <w:rPr>
          <w:rFonts w:ascii="Times New Roman" w:hAnsi="Times New Roman" w:cs="Times New Roman"/>
          <w:sz w:val="24"/>
          <w:szCs w:val="24"/>
        </w:rPr>
        <w:t xml:space="preserve"> state-of-the-art CNNs and object detection algorithms to automatically</w:t>
      </w:r>
      <w:r w:rsidR="008050D1" w:rsidRPr="007F0649">
        <w:rPr>
          <w:rFonts w:ascii="Times New Roman" w:hAnsi="Times New Roman" w:cs="Times New Roman"/>
          <w:sz w:val="24"/>
          <w:szCs w:val="24"/>
        </w:rPr>
        <w:t xml:space="preserve"> extract hierarchical image features as well as physics-based bubble statistics to learn inherent boiling physics. By training on these features, the framework not only describes the </w:t>
      </w:r>
      <w:proofErr w:type="gramStart"/>
      <w:r w:rsidR="008050D1" w:rsidRPr="007F0649">
        <w:rPr>
          <w:rFonts w:ascii="Times New Roman" w:hAnsi="Times New Roman" w:cs="Times New Roman"/>
          <w:sz w:val="24"/>
          <w:szCs w:val="24"/>
        </w:rPr>
        <w:t>manner in which</w:t>
      </w:r>
      <w:proofErr w:type="gramEnd"/>
      <w:r w:rsidR="008050D1" w:rsidRPr="007F0649">
        <w:rPr>
          <w:rFonts w:ascii="Times New Roman" w:hAnsi="Times New Roman" w:cs="Times New Roman"/>
          <w:sz w:val="24"/>
          <w:szCs w:val="24"/>
        </w:rPr>
        <w:t xml:space="preserve"> the bubbles nucleate and depart under boiling conditions, but also predicts the boiling curves </w:t>
      </w:r>
      <w:r w:rsidR="00066B6A">
        <w:rPr>
          <w:rFonts w:ascii="Times New Roman" w:hAnsi="Times New Roman" w:cs="Times New Roman"/>
          <w:sz w:val="24"/>
          <w:szCs w:val="24"/>
        </w:rPr>
        <w:t>with high precision</w:t>
      </w:r>
      <w:r w:rsidR="008050D1" w:rsidRPr="007F0649">
        <w:rPr>
          <w:rFonts w:ascii="Times New Roman" w:hAnsi="Times New Roman" w:cs="Times New Roman"/>
          <w:sz w:val="24"/>
          <w:szCs w:val="24"/>
        </w:rPr>
        <w:t>. The framework</w:t>
      </w:r>
      <w:r w:rsidR="008050D1">
        <w:rPr>
          <w:rFonts w:ascii="Times New Roman" w:hAnsi="Times New Roman" w:cs="Times New Roman"/>
          <w:sz w:val="24"/>
          <w:szCs w:val="24"/>
        </w:rPr>
        <w:t xml:space="preserve"> thereby</w:t>
      </w:r>
      <w:r w:rsidR="008050D1" w:rsidRPr="007F0649">
        <w:rPr>
          <w:rFonts w:ascii="Times New Roman" w:hAnsi="Times New Roman" w:cs="Times New Roman"/>
          <w:sz w:val="24"/>
          <w:szCs w:val="24"/>
        </w:rPr>
        <w:t xml:space="preserve"> provides</w:t>
      </w:r>
      <w:r w:rsidR="008050D1">
        <w:rPr>
          <w:rFonts w:ascii="Times New Roman" w:hAnsi="Times New Roman" w:cs="Times New Roman"/>
          <w:sz w:val="24"/>
          <w:szCs w:val="24"/>
        </w:rPr>
        <w:t xml:space="preserve"> </w:t>
      </w:r>
      <w:r w:rsidR="008050D1" w:rsidRPr="007F0649">
        <w:rPr>
          <w:rFonts w:ascii="Times New Roman" w:hAnsi="Times New Roman" w:cs="Times New Roman"/>
          <w:sz w:val="24"/>
          <w:szCs w:val="24"/>
        </w:rPr>
        <w:t>quantitative descriptions of underlying boiling activities that can potentially help discover unknown boiling laws</w:t>
      </w:r>
      <w:r w:rsidR="008050D1">
        <w:rPr>
          <w:rFonts w:ascii="Times New Roman" w:hAnsi="Times New Roman" w:cs="Times New Roman"/>
          <w:sz w:val="24"/>
          <w:szCs w:val="24"/>
        </w:rPr>
        <w:t>.</w:t>
      </w:r>
      <w:r w:rsidR="008050D1" w:rsidRPr="00830FD4">
        <w:rPr>
          <w:rFonts w:ascii="Times New Roman" w:hAnsi="Times New Roman" w:cs="Times New Roman"/>
          <w:sz w:val="24"/>
          <w:szCs w:val="24"/>
        </w:rPr>
        <w:t xml:space="preserve"> </w:t>
      </w:r>
    </w:p>
    <w:p w14:paraId="0954D471" w14:textId="56C73DAE" w:rsidR="002026AA" w:rsidRDefault="002026AA">
      <w:pPr>
        <w:rPr>
          <w:rFonts w:ascii="Times New Roman" w:hAnsi="Times New Roman" w:cs="Times New Roman"/>
          <w:sz w:val="24"/>
          <w:szCs w:val="24"/>
        </w:rPr>
      </w:pPr>
    </w:p>
    <w:p w14:paraId="377C48F1" w14:textId="360703D1" w:rsidR="002026AA" w:rsidRDefault="002026AA">
      <w:pPr>
        <w:rPr>
          <w:rFonts w:ascii="Times New Roman" w:hAnsi="Times New Roman" w:cs="Times New Roman"/>
          <w:sz w:val="24"/>
          <w:szCs w:val="24"/>
        </w:rPr>
      </w:pPr>
    </w:p>
    <w:p w14:paraId="06B5921F" w14:textId="77777777" w:rsidR="002026AA" w:rsidRDefault="002026AA"/>
    <w:p w14:paraId="44B44940" w14:textId="77777777" w:rsidR="002026AA" w:rsidRDefault="002026AA"/>
    <w:bookmarkStart w:id="3" w:name="_GoBack"/>
    <w:p w14:paraId="26AE5991" w14:textId="77777777" w:rsidR="00D34F13" w:rsidRPr="00D34F13" w:rsidRDefault="002026AA" w:rsidP="00D34F13">
      <w:pPr>
        <w:pStyle w:val="EndNoteBibliography"/>
        <w:spacing w:after="0"/>
      </w:pPr>
      <w:r>
        <w:fldChar w:fldCharType="begin"/>
      </w:r>
      <w:r>
        <w:instrText xml:space="preserve"> ADDIN EN.REFLIST </w:instrText>
      </w:r>
      <w:r>
        <w:fldChar w:fldCharType="separate"/>
      </w:r>
      <w:r w:rsidR="00D34F13" w:rsidRPr="00D34F13">
        <w:t xml:space="preserve">[1] A. J. J. o. h. t. Faghri, </w:t>
      </w:r>
      <w:r w:rsidR="00D34F13" w:rsidRPr="00D34F13">
        <w:rPr>
          <w:b/>
        </w:rPr>
        <w:t>2012,</w:t>
      </w:r>
      <w:r w:rsidR="00D34F13" w:rsidRPr="00D34F13">
        <w:t xml:space="preserve"> </w:t>
      </w:r>
      <w:r w:rsidR="00D34F13" w:rsidRPr="00D34F13">
        <w:rPr>
          <w:i/>
        </w:rPr>
        <w:t>134</w:t>
      </w:r>
      <w:r w:rsidR="00D34F13" w:rsidRPr="00D34F13">
        <w:t>, 123001.</w:t>
      </w:r>
    </w:p>
    <w:p w14:paraId="1219AE7B" w14:textId="77777777" w:rsidR="00D34F13" w:rsidRPr="00D34F13" w:rsidRDefault="00D34F13" w:rsidP="00D34F13">
      <w:pPr>
        <w:pStyle w:val="EndNoteBibliography"/>
        <w:spacing w:after="0"/>
      </w:pPr>
      <w:r w:rsidRPr="00D34F13">
        <w:lastRenderedPageBreak/>
        <w:t xml:space="preserve">[2] S. Launay; V. Sartre; J. Bonjour, </w:t>
      </w:r>
      <w:r w:rsidRPr="00D34F13">
        <w:rPr>
          <w:i/>
        </w:rPr>
        <w:t xml:space="preserve">Int J Therm Sci </w:t>
      </w:r>
      <w:r w:rsidRPr="00D34F13">
        <w:rPr>
          <w:b/>
        </w:rPr>
        <w:t>2007,</w:t>
      </w:r>
      <w:r w:rsidRPr="00D34F13">
        <w:t xml:space="preserve"> </w:t>
      </w:r>
      <w:r w:rsidRPr="00D34F13">
        <w:rPr>
          <w:i/>
        </w:rPr>
        <w:t>46</w:t>
      </w:r>
      <w:r w:rsidRPr="00D34F13">
        <w:t>, 621.</w:t>
      </w:r>
    </w:p>
    <w:p w14:paraId="10870028" w14:textId="77777777" w:rsidR="00D34F13" w:rsidRPr="00D34F13" w:rsidRDefault="00D34F13" w:rsidP="00D34F13">
      <w:pPr>
        <w:pStyle w:val="EndNoteBibliography"/>
        <w:spacing w:after="0"/>
      </w:pPr>
      <w:r w:rsidRPr="00D34F13">
        <w:t xml:space="preserve">[3] C. C. Yeh; C. N. Chen; Y. M. Chen, </w:t>
      </w:r>
      <w:r w:rsidRPr="00D34F13">
        <w:rPr>
          <w:i/>
        </w:rPr>
        <w:t xml:space="preserve">Int J Heat Mass Tran </w:t>
      </w:r>
      <w:r w:rsidRPr="00D34F13">
        <w:rPr>
          <w:b/>
        </w:rPr>
        <w:t>2009,</w:t>
      </w:r>
      <w:r w:rsidRPr="00D34F13">
        <w:t xml:space="preserve"> </w:t>
      </w:r>
      <w:r w:rsidRPr="00D34F13">
        <w:rPr>
          <w:i/>
        </w:rPr>
        <w:t>52</w:t>
      </w:r>
      <w:r w:rsidRPr="00D34F13">
        <w:t>, 4426.</w:t>
      </w:r>
    </w:p>
    <w:p w14:paraId="35C630C5" w14:textId="77777777" w:rsidR="00D34F13" w:rsidRPr="00D34F13" w:rsidRDefault="00D34F13" w:rsidP="00D34F13">
      <w:pPr>
        <w:pStyle w:val="EndNoteBibliography"/>
        <w:spacing w:after="0"/>
      </w:pPr>
      <w:r w:rsidRPr="00D34F13">
        <w:t xml:space="preserve">[4] B. Weisenseel; P. Greil; T. J. A. E. M. Fey, </w:t>
      </w:r>
      <w:r w:rsidRPr="00D34F13">
        <w:rPr>
          <w:b/>
        </w:rPr>
        <w:t>2017,</w:t>
      </w:r>
      <w:r w:rsidRPr="00D34F13">
        <w:t xml:space="preserve"> </w:t>
      </w:r>
      <w:r w:rsidRPr="00D34F13">
        <w:rPr>
          <w:i/>
        </w:rPr>
        <w:t>19</w:t>
      </w:r>
      <w:r w:rsidRPr="00D34F13">
        <w:t>, 1600379.</w:t>
      </w:r>
    </w:p>
    <w:p w14:paraId="1BF48DFC" w14:textId="77777777" w:rsidR="00D34F13" w:rsidRPr="00D34F13" w:rsidRDefault="00D34F13" w:rsidP="00D34F13">
      <w:pPr>
        <w:pStyle w:val="EndNoteBibliography"/>
        <w:spacing w:after="0"/>
      </w:pPr>
      <w:r w:rsidRPr="00D34F13">
        <w:t xml:space="preserve">[5] G. Huminic; A. Huminic; I. Morjan; F. Dumitrache, </w:t>
      </w:r>
      <w:r w:rsidRPr="00D34F13">
        <w:rPr>
          <w:i/>
        </w:rPr>
        <w:t xml:space="preserve">Int J Heat Mass Tran </w:t>
      </w:r>
      <w:r w:rsidRPr="00D34F13">
        <w:rPr>
          <w:b/>
        </w:rPr>
        <w:t>2011,</w:t>
      </w:r>
      <w:r w:rsidRPr="00D34F13">
        <w:t xml:space="preserve"> </w:t>
      </w:r>
      <w:r w:rsidRPr="00D34F13">
        <w:rPr>
          <w:i/>
        </w:rPr>
        <w:t>54</w:t>
      </w:r>
      <w:r w:rsidRPr="00D34F13">
        <w:t>, 656.</w:t>
      </w:r>
    </w:p>
    <w:p w14:paraId="2D5C3A04" w14:textId="77777777" w:rsidR="00D34F13" w:rsidRPr="00D34F13" w:rsidRDefault="00D34F13" w:rsidP="00D34F13">
      <w:pPr>
        <w:pStyle w:val="EndNoteBibliography"/>
        <w:spacing w:after="0"/>
      </w:pPr>
      <w:r w:rsidRPr="00D34F13">
        <w:t xml:space="preserve">[6] J. Lee; Y. Suh; P. P. Dubey; M. T. Barako; Y. Won, </w:t>
      </w:r>
      <w:r w:rsidRPr="00D34F13">
        <w:rPr>
          <w:i/>
        </w:rPr>
        <w:t xml:space="preserve">Acs Appl Mater Inter </w:t>
      </w:r>
      <w:r w:rsidRPr="00D34F13">
        <w:rPr>
          <w:b/>
        </w:rPr>
        <w:t>2019,</w:t>
      </w:r>
      <w:r w:rsidRPr="00D34F13">
        <w:t xml:space="preserve"> </w:t>
      </w:r>
      <w:r w:rsidRPr="00D34F13">
        <w:rPr>
          <w:i/>
        </w:rPr>
        <w:t>11</w:t>
      </w:r>
      <w:r w:rsidRPr="00D34F13">
        <w:t>, 1546.</w:t>
      </w:r>
    </w:p>
    <w:p w14:paraId="2A577215" w14:textId="77777777" w:rsidR="00D34F13" w:rsidRPr="00D34F13" w:rsidRDefault="00D34F13" w:rsidP="00D34F13">
      <w:pPr>
        <w:pStyle w:val="EndNoteBibliography"/>
        <w:spacing w:after="0"/>
      </w:pPr>
      <w:r w:rsidRPr="00D34F13">
        <w:t xml:space="preserve">[7] K. K. Bodla; J. A. Weibel; S. V. Garimella, </w:t>
      </w:r>
      <w:r w:rsidRPr="00D34F13">
        <w:rPr>
          <w:i/>
        </w:rPr>
        <w:t xml:space="preserve">J Heat Trans-T Asme </w:t>
      </w:r>
      <w:r w:rsidRPr="00D34F13">
        <w:rPr>
          <w:b/>
        </w:rPr>
        <w:t>2013,</w:t>
      </w:r>
      <w:r w:rsidRPr="00D34F13">
        <w:t xml:space="preserve"> </w:t>
      </w:r>
      <w:r w:rsidRPr="00D34F13">
        <w:rPr>
          <w:i/>
        </w:rPr>
        <w:t>135</w:t>
      </w:r>
      <w:r w:rsidRPr="00D34F13">
        <w:t>.</w:t>
      </w:r>
    </w:p>
    <w:p w14:paraId="26D2695C" w14:textId="77777777" w:rsidR="00D34F13" w:rsidRPr="00D34F13" w:rsidRDefault="00D34F13" w:rsidP="00D34F13">
      <w:pPr>
        <w:pStyle w:val="EndNoteBibliography"/>
        <w:spacing w:after="0"/>
      </w:pPr>
      <w:r w:rsidRPr="00D34F13">
        <w:t xml:space="preserve">[8] H. Rochlitz; P. Scholz, </w:t>
      </w:r>
      <w:r w:rsidRPr="00D34F13">
        <w:rPr>
          <w:i/>
        </w:rPr>
        <w:t xml:space="preserve">Experiments in Fluids </w:t>
      </w:r>
      <w:r w:rsidRPr="00D34F13">
        <w:rPr>
          <w:b/>
        </w:rPr>
        <w:t>2018,</w:t>
      </w:r>
      <w:r w:rsidRPr="00D34F13">
        <w:t xml:space="preserve"> </w:t>
      </w:r>
      <w:r w:rsidRPr="00D34F13">
        <w:rPr>
          <w:i/>
        </w:rPr>
        <w:t>59</w:t>
      </w:r>
      <w:r w:rsidRPr="00D34F13">
        <w:t>.</w:t>
      </w:r>
    </w:p>
    <w:p w14:paraId="103F9492" w14:textId="77777777" w:rsidR="00D34F13" w:rsidRPr="00D34F13" w:rsidRDefault="00D34F13" w:rsidP="00D34F13">
      <w:pPr>
        <w:pStyle w:val="EndNoteBibliography"/>
        <w:spacing w:after="0"/>
      </w:pPr>
      <w:r w:rsidRPr="00D34F13">
        <w:t xml:space="preserve">[9] R. S. Volkov; P. A. Strizhak, </w:t>
      </w:r>
      <w:r w:rsidRPr="00D34F13">
        <w:rPr>
          <w:i/>
        </w:rPr>
        <w:t xml:space="preserve">Applied Thermal Engineering </w:t>
      </w:r>
      <w:r w:rsidRPr="00D34F13">
        <w:rPr>
          <w:b/>
        </w:rPr>
        <w:t>2017,</w:t>
      </w:r>
      <w:r w:rsidRPr="00D34F13">
        <w:t xml:space="preserve"> </w:t>
      </w:r>
      <w:r w:rsidRPr="00D34F13">
        <w:rPr>
          <w:i/>
        </w:rPr>
        <w:t>127</w:t>
      </w:r>
      <w:r w:rsidRPr="00D34F13">
        <w:t>, 141.</w:t>
      </w:r>
    </w:p>
    <w:p w14:paraId="355C22B2" w14:textId="77777777" w:rsidR="00D34F13" w:rsidRPr="00D34F13" w:rsidRDefault="00D34F13" w:rsidP="00D34F13">
      <w:pPr>
        <w:pStyle w:val="EndNoteBibliography"/>
        <w:spacing w:after="0"/>
      </w:pPr>
      <w:r w:rsidRPr="00D34F13">
        <w:t xml:space="preserve">[10] W. Chaze; O. Caballina; G. Castanet; F. Lemoine, </w:t>
      </w:r>
      <w:r w:rsidRPr="00D34F13">
        <w:rPr>
          <w:i/>
        </w:rPr>
        <w:t xml:space="preserve">Experiments in Fluids </w:t>
      </w:r>
      <w:r w:rsidRPr="00D34F13">
        <w:rPr>
          <w:b/>
        </w:rPr>
        <w:t>2017,</w:t>
      </w:r>
      <w:r w:rsidRPr="00D34F13">
        <w:t xml:space="preserve"> </w:t>
      </w:r>
      <w:r w:rsidRPr="00D34F13">
        <w:rPr>
          <w:i/>
        </w:rPr>
        <w:t>58</w:t>
      </w:r>
      <w:r w:rsidRPr="00D34F13">
        <w:t>.</w:t>
      </w:r>
    </w:p>
    <w:p w14:paraId="28FA758A" w14:textId="77777777" w:rsidR="00D34F13" w:rsidRPr="00D34F13" w:rsidRDefault="00D34F13" w:rsidP="00D34F13">
      <w:pPr>
        <w:pStyle w:val="EndNoteBibliography"/>
        <w:spacing w:after="0"/>
      </w:pPr>
      <w:r w:rsidRPr="00D34F13">
        <w:t xml:space="preserve">[11] J. Feng; L. Xiong; S. Q. Wang; S. Y. Li; Y. Li; G. Q. Yang, </w:t>
      </w:r>
      <w:r w:rsidRPr="00D34F13">
        <w:rPr>
          <w:i/>
        </w:rPr>
        <w:t xml:space="preserve">Adv Funct Mater </w:t>
      </w:r>
      <w:r w:rsidRPr="00D34F13">
        <w:rPr>
          <w:b/>
        </w:rPr>
        <w:t>2013,</w:t>
      </w:r>
      <w:r w:rsidRPr="00D34F13">
        <w:t xml:space="preserve"> </w:t>
      </w:r>
      <w:r w:rsidRPr="00D34F13">
        <w:rPr>
          <w:i/>
        </w:rPr>
        <w:t>23</w:t>
      </w:r>
      <w:r w:rsidRPr="00D34F13">
        <w:t>, 340.</w:t>
      </w:r>
    </w:p>
    <w:p w14:paraId="4DE4877C" w14:textId="77777777" w:rsidR="00D34F13" w:rsidRPr="00D34F13" w:rsidRDefault="00D34F13" w:rsidP="00D34F13">
      <w:pPr>
        <w:pStyle w:val="EndNoteBibliography"/>
        <w:spacing w:after="0"/>
      </w:pPr>
      <w:r w:rsidRPr="00D34F13">
        <w:t xml:space="preserve">[12] P. Low; B. Kim; N. Takama; C. Bergaud, </w:t>
      </w:r>
      <w:r w:rsidRPr="00D34F13">
        <w:rPr>
          <w:i/>
        </w:rPr>
        <w:t xml:space="preserve">Small </w:t>
      </w:r>
      <w:r w:rsidRPr="00D34F13">
        <w:rPr>
          <w:b/>
        </w:rPr>
        <w:t>2008,</w:t>
      </w:r>
      <w:r w:rsidRPr="00D34F13">
        <w:t xml:space="preserve"> </w:t>
      </w:r>
      <w:r w:rsidRPr="00D34F13">
        <w:rPr>
          <w:i/>
        </w:rPr>
        <w:t>4</w:t>
      </w:r>
      <w:r w:rsidRPr="00D34F13">
        <w:t>, 908.</w:t>
      </w:r>
    </w:p>
    <w:p w14:paraId="3B2BD270" w14:textId="77777777" w:rsidR="00D34F13" w:rsidRPr="00D34F13" w:rsidRDefault="00D34F13" w:rsidP="00D34F13">
      <w:pPr>
        <w:pStyle w:val="EndNoteBibliography"/>
        <w:spacing w:after="0"/>
      </w:pPr>
      <w:r w:rsidRPr="00D34F13">
        <w:t xml:space="preserve">[13] D. Erickson; D. Sinton; D. Q. Li, </w:t>
      </w:r>
      <w:r w:rsidRPr="00D34F13">
        <w:rPr>
          <w:i/>
        </w:rPr>
        <w:t xml:space="preserve">Lab on a Chip </w:t>
      </w:r>
      <w:r w:rsidRPr="00D34F13">
        <w:rPr>
          <w:b/>
        </w:rPr>
        <w:t>2003,</w:t>
      </w:r>
      <w:r w:rsidRPr="00D34F13">
        <w:t xml:space="preserve"> </w:t>
      </w:r>
      <w:r w:rsidRPr="00D34F13">
        <w:rPr>
          <w:i/>
        </w:rPr>
        <w:t>3</w:t>
      </w:r>
      <w:r w:rsidRPr="00D34F13">
        <w:t>, 141.</w:t>
      </w:r>
    </w:p>
    <w:p w14:paraId="2430D581" w14:textId="77777777" w:rsidR="00D34F13" w:rsidRPr="00D34F13" w:rsidRDefault="00D34F13" w:rsidP="00D34F13">
      <w:pPr>
        <w:pStyle w:val="EndNoteBibliography"/>
        <w:spacing w:after="0"/>
      </w:pPr>
      <w:r w:rsidRPr="00D34F13">
        <w:t xml:space="preserve">[14] R. Samy; T. Glawdel; C. L. Ren, </w:t>
      </w:r>
      <w:r w:rsidRPr="00D34F13">
        <w:rPr>
          <w:i/>
        </w:rPr>
        <w:t xml:space="preserve">Anal Chem </w:t>
      </w:r>
      <w:r w:rsidRPr="00D34F13">
        <w:rPr>
          <w:b/>
        </w:rPr>
        <w:t>2008,</w:t>
      </w:r>
      <w:r w:rsidRPr="00D34F13">
        <w:t xml:space="preserve"> </w:t>
      </w:r>
      <w:r w:rsidRPr="00D34F13">
        <w:rPr>
          <w:i/>
        </w:rPr>
        <w:t>80</w:t>
      </w:r>
      <w:r w:rsidRPr="00D34F13">
        <w:t>, 369.</w:t>
      </w:r>
    </w:p>
    <w:p w14:paraId="19CFBCEB" w14:textId="77777777" w:rsidR="00D34F13" w:rsidRPr="00D34F13" w:rsidRDefault="00D34F13" w:rsidP="00D34F13">
      <w:pPr>
        <w:pStyle w:val="EndNoteBibliography"/>
        <w:spacing w:after="0"/>
      </w:pPr>
      <w:r w:rsidRPr="00D34F13">
        <w:t xml:space="preserve">[15] T. Glawdel; Z. Almutairi; S. Wang; C. Ren, </w:t>
      </w:r>
      <w:r w:rsidRPr="00D34F13">
        <w:rPr>
          <w:i/>
        </w:rPr>
        <w:t xml:space="preserve">Lab on a Chip </w:t>
      </w:r>
      <w:r w:rsidRPr="00D34F13">
        <w:rPr>
          <w:b/>
        </w:rPr>
        <w:t>2009,</w:t>
      </w:r>
      <w:r w:rsidRPr="00D34F13">
        <w:t xml:space="preserve"> </w:t>
      </w:r>
      <w:r w:rsidRPr="00D34F13">
        <w:rPr>
          <w:i/>
        </w:rPr>
        <w:t>9</w:t>
      </w:r>
      <w:r w:rsidRPr="00D34F13">
        <w:t>, 171.</w:t>
      </w:r>
    </w:p>
    <w:p w14:paraId="7F577312" w14:textId="77777777" w:rsidR="00D34F13" w:rsidRPr="00D34F13" w:rsidRDefault="00D34F13" w:rsidP="00D34F13">
      <w:pPr>
        <w:pStyle w:val="EndNoteBibliography"/>
        <w:spacing w:after="0"/>
      </w:pPr>
      <w:r w:rsidRPr="00D34F13">
        <w:t xml:space="preserve">[16] D. Ross; M. Gaitan; L. E. Locascio, </w:t>
      </w:r>
      <w:r w:rsidRPr="00D34F13">
        <w:rPr>
          <w:i/>
        </w:rPr>
        <w:t xml:space="preserve">Analytical Chemistry </w:t>
      </w:r>
      <w:r w:rsidRPr="00D34F13">
        <w:rPr>
          <w:b/>
        </w:rPr>
        <w:t>2001,</w:t>
      </w:r>
      <w:r w:rsidRPr="00D34F13">
        <w:t xml:space="preserve"> </w:t>
      </w:r>
      <w:r w:rsidRPr="00D34F13">
        <w:rPr>
          <w:i/>
        </w:rPr>
        <w:t>73</w:t>
      </w:r>
      <w:r w:rsidRPr="00D34F13">
        <w:t>, 4117.</w:t>
      </w:r>
    </w:p>
    <w:p w14:paraId="0EE467F1" w14:textId="77777777" w:rsidR="00D34F13" w:rsidRPr="00D34F13" w:rsidRDefault="00D34F13" w:rsidP="00D34F13">
      <w:pPr>
        <w:pStyle w:val="EndNoteBibliography"/>
        <w:spacing w:after="0"/>
      </w:pPr>
      <w:r w:rsidRPr="00D34F13">
        <w:t xml:space="preserve">[17] F. Vetrone; R. Naccache; A. Zamarron; A. J. de la Fuente; F. Sanz-Rodriguez; L. M. Maestro; E. M. Rodriguez; D. Jaque; J. G. Sole; J. A. Capobianco, </w:t>
      </w:r>
      <w:r w:rsidRPr="00D34F13">
        <w:rPr>
          <w:i/>
        </w:rPr>
        <w:t xml:space="preserve">Acs Nano </w:t>
      </w:r>
      <w:r w:rsidRPr="00D34F13">
        <w:rPr>
          <w:b/>
        </w:rPr>
        <w:t>2010,</w:t>
      </w:r>
      <w:r w:rsidRPr="00D34F13">
        <w:t xml:space="preserve"> </w:t>
      </w:r>
      <w:r w:rsidRPr="00D34F13">
        <w:rPr>
          <w:i/>
        </w:rPr>
        <w:t>4</w:t>
      </w:r>
      <w:r w:rsidRPr="00D34F13">
        <w:t>, 3254.</w:t>
      </w:r>
    </w:p>
    <w:p w14:paraId="64387556" w14:textId="77777777" w:rsidR="00D34F13" w:rsidRPr="00D34F13" w:rsidRDefault="00D34F13" w:rsidP="00D34F13">
      <w:pPr>
        <w:pStyle w:val="EndNoteBibliography"/>
        <w:spacing w:after="0"/>
      </w:pPr>
      <w:r w:rsidRPr="00D34F13">
        <w:t xml:space="preserve">[18] J. Feng; K. J. Tian; D. H. Hu; S. Q. Wang; S. Y. Li; Y. Zeng; Y. Li; G. Q. Yang, </w:t>
      </w:r>
      <w:r w:rsidRPr="00D34F13">
        <w:rPr>
          <w:i/>
        </w:rPr>
        <w:t xml:space="preserve">Angew Chem Int Edit </w:t>
      </w:r>
      <w:r w:rsidRPr="00D34F13">
        <w:rPr>
          <w:b/>
        </w:rPr>
        <w:t>2011,</w:t>
      </w:r>
      <w:r w:rsidRPr="00D34F13">
        <w:t xml:space="preserve"> </w:t>
      </w:r>
      <w:r w:rsidRPr="00D34F13">
        <w:rPr>
          <w:i/>
        </w:rPr>
        <w:t>50</w:t>
      </w:r>
      <w:r w:rsidRPr="00D34F13">
        <w:t>, 8072.</w:t>
      </w:r>
    </w:p>
    <w:p w14:paraId="7574319A" w14:textId="77777777" w:rsidR="00D34F13" w:rsidRPr="00D34F13" w:rsidRDefault="00D34F13" w:rsidP="00D34F13">
      <w:pPr>
        <w:pStyle w:val="EndNoteBibliography"/>
        <w:spacing w:after="0"/>
      </w:pPr>
      <w:r w:rsidRPr="00D34F13">
        <w:t xml:space="preserve">[19] Y. Suh; C.-H. Lin; H. Gowda; Y. Won In </w:t>
      </w:r>
      <w:r w:rsidRPr="00D34F13">
        <w:rPr>
          <w:i/>
        </w:rPr>
        <w:t>Evaporation Rate Measurement at Multiple Scales Using Temperature-Sensitive Fluorescence Dyes</w:t>
      </w:r>
      <w:r w:rsidRPr="00D34F13">
        <w:t>, ASME 2019 International Technical Conference and Exhibition on Packaging and Integration of Electronic and Photonic Microsystems, American Society of Mechanical Engineers Digital Collection.</w:t>
      </w:r>
    </w:p>
    <w:p w14:paraId="6281957B" w14:textId="77777777" w:rsidR="00D34F13" w:rsidRPr="00D34F13" w:rsidRDefault="00D34F13" w:rsidP="00D34F13">
      <w:pPr>
        <w:pStyle w:val="EndNoteBibliography"/>
        <w:spacing w:after="0"/>
      </w:pPr>
      <w:r w:rsidRPr="00D34F13">
        <w:t xml:space="preserve">[20] R. Lindsey; A. Daluiski; S. Chopra; A. Lachapelle; M. Mozer; S. Sicular; D. Hanel; M. Gardner; A. Gupta; R. Hotchkiss; H. Potter, </w:t>
      </w:r>
      <w:r w:rsidRPr="00D34F13">
        <w:rPr>
          <w:i/>
        </w:rPr>
        <w:t xml:space="preserve">P Natl Acad Sci USA </w:t>
      </w:r>
      <w:r w:rsidRPr="00D34F13">
        <w:rPr>
          <w:b/>
        </w:rPr>
        <w:t>2018,</w:t>
      </w:r>
      <w:r w:rsidRPr="00D34F13">
        <w:t xml:space="preserve"> </w:t>
      </w:r>
      <w:r w:rsidRPr="00D34F13">
        <w:rPr>
          <w:i/>
        </w:rPr>
        <w:t>115</w:t>
      </w:r>
      <w:r w:rsidRPr="00D34F13">
        <w:t>, 11591.</w:t>
      </w:r>
    </w:p>
    <w:p w14:paraId="0698EB17" w14:textId="77777777" w:rsidR="00D34F13" w:rsidRPr="00D34F13" w:rsidRDefault="00D34F13" w:rsidP="00D34F13">
      <w:pPr>
        <w:pStyle w:val="EndNoteBibliography"/>
        <w:spacing w:after="0"/>
      </w:pPr>
      <w:r w:rsidRPr="00D34F13">
        <w:t xml:space="preserve">[21] D. Shen; G. Wu; H.-I. Suk, </w:t>
      </w:r>
      <w:r w:rsidRPr="00D34F13">
        <w:rPr>
          <w:i/>
        </w:rPr>
        <w:t xml:space="preserve">Annual review of biomedical engineering </w:t>
      </w:r>
      <w:r w:rsidRPr="00D34F13">
        <w:rPr>
          <w:b/>
        </w:rPr>
        <w:t>2017,</w:t>
      </w:r>
      <w:r w:rsidRPr="00D34F13">
        <w:t xml:space="preserve"> </w:t>
      </w:r>
      <w:r w:rsidRPr="00D34F13">
        <w:rPr>
          <w:i/>
        </w:rPr>
        <w:t>19</w:t>
      </w:r>
      <w:r w:rsidRPr="00D34F13">
        <w:t>, 221.</w:t>
      </w:r>
    </w:p>
    <w:p w14:paraId="3E00B216" w14:textId="77777777" w:rsidR="00D34F13" w:rsidRPr="00D34F13" w:rsidRDefault="00D34F13" w:rsidP="00D34F13">
      <w:pPr>
        <w:pStyle w:val="EndNoteBibliography"/>
        <w:spacing w:after="0"/>
      </w:pPr>
      <w:r w:rsidRPr="00D34F13">
        <w:t xml:space="preserve">[22] J. M. Newby; A. M. Schaefer; P. T. Lee; M. G. Forest; S. K. Lai, </w:t>
      </w:r>
      <w:r w:rsidRPr="00D34F13">
        <w:rPr>
          <w:i/>
        </w:rPr>
        <w:t xml:space="preserve">P Natl Acad Sci USA </w:t>
      </w:r>
      <w:r w:rsidRPr="00D34F13">
        <w:rPr>
          <w:b/>
        </w:rPr>
        <w:t>2018,</w:t>
      </w:r>
      <w:r w:rsidRPr="00D34F13">
        <w:t xml:space="preserve"> </w:t>
      </w:r>
      <w:r w:rsidRPr="00D34F13">
        <w:rPr>
          <w:i/>
        </w:rPr>
        <w:t>115</w:t>
      </w:r>
      <w:r w:rsidRPr="00D34F13">
        <w:t>, 9026.</w:t>
      </w:r>
    </w:p>
    <w:p w14:paraId="549DBA23" w14:textId="77777777" w:rsidR="00D34F13" w:rsidRPr="00D34F13" w:rsidRDefault="00D34F13" w:rsidP="00D34F13">
      <w:pPr>
        <w:pStyle w:val="EndNoteBibliography"/>
        <w:spacing w:after="0"/>
      </w:pPr>
      <w:r w:rsidRPr="00D34F13">
        <w:t xml:space="preserve">[23] G. Lio; R. Fadda; G. Doneddu; J. R. Duhamel; A. Sirigu, </w:t>
      </w:r>
      <w:r w:rsidRPr="00D34F13">
        <w:rPr>
          <w:i/>
        </w:rPr>
        <w:t xml:space="preserve">Nat Commun </w:t>
      </w:r>
      <w:r w:rsidRPr="00D34F13">
        <w:rPr>
          <w:b/>
        </w:rPr>
        <w:t>2019,</w:t>
      </w:r>
      <w:r w:rsidRPr="00D34F13">
        <w:t xml:space="preserve"> </w:t>
      </w:r>
      <w:r w:rsidRPr="00D34F13">
        <w:rPr>
          <w:i/>
        </w:rPr>
        <w:t>10</w:t>
      </w:r>
      <w:r w:rsidRPr="00D34F13">
        <w:t>.</w:t>
      </w:r>
    </w:p>
    <w:p w14:paraId="35370FD0" w14:textId="77777777" w:rsidR="00D34F13" w:rsidRPr="00D34F13" w:rsidRDefault="00D34F13" w:rsidP="00D34F13">
      <w:pPr>
        <w:pStyle w:val="EndNoteBibliography"/>
        <w:spacing w:after="0"/>
      </w:pPr>
      <w:r w:rsidRPr="00D34F13">
        <w:t xml:space="preserve">[24] M. S. Norouzzadeh; A. Nguyen; M. Kosmala; A. Swanson; M. S. Palmer; C. Packer; J. Clune, </w:t>
      </w:r>
      <w:r w:rsidRPr="00D34F13">
        <w:rPr>
          <w:i/>
        </w:rPr>
        <w:t xml:space="preserve">P Natl Acad Sci USA </w:t>
      </w:r>
      <w:r w:rsidRPr="00D34F13">
        <w:rPr>
          <w:b/>
        </w:rPr>
        <w:t>2018,</w:t>
      </w:r>
      <w:r w:rsidRPr="00D34F13">
        <w:t xml:space="preserve"> </w:t>
      </w:r>
      <w:r w:rsidRPr="00D34F13">
        <w:rPr>
          <w:i/>
        </w:rPr>
        <w:t>115</w:t>
      </w:r>
      <w:r w:rsidRPr="00D34F13">
        <w:t>, E5716.</w:t>
      </w:r>
    </w:p>
    <w:p w14:paraId="1F76D800" w14:textId="77777777" w:rsidR="00D34F13" w:rsidRPr="00D34F13" w:rsidRDefault="00D34F13" w:rsidP="00D34F13">
      <w:pPr>
        <w:pStyle w:val="EndNoteBibliography"/>
        <w:spacing w:after="0"/>
      </w:pPr>
      <w:r w:rsidRPr="00D34F13">
        <w:t xml:space="preserve">[25] Y. Qu; H. Zhu; Y. Shen; J. Zhang; C. Tao; P. Ghosh; M. Qiu, </w:t>
      </w:r>
      <w:r w:rsidRPr="00D34F13">
        <w:rPr>
          <w:i/>
        </w:rPr>
        <w:t xml:space="preserve">Science Bulletin </w:t>
      </w:r>
      <w:r w:rsidRPr="00D34F13">
        <w:rPr>
          <w:b/>
        </w:rPr>
        <w:t>2020</w:t>
      </w:r>
      <w:r w:rsidRPr="00D34F13">
        <w:t>.</w:t>
      </w:r>
    </w:p>
    <w:p w14:paraId="42A4FA99" w14:textId="77777777" w:rsidR="00D34F13" w:rsidRPr="00D34F13" w:rsidRDefault="00D34F13" w:rsidP="00D34F13">
      <w:pPr>
        <w:pStyle w:val="EndNoteBibliography"/>
        <w:spacing w:after="0"/>
      </w:pPr>
      <w:r w:rsidRPr="00D34F13">
        <w:lastRenderedPageBreak/>
        <w:t xml:space="preserve">[26] S. M. Mousavi; W. L. Ellsworth; W. Zhu; L. Y. Chuang; G. C. Beroza, </w:t>
      </w:r>
      <w:r w:rsidRPr="00D34F13">
        <w:rPr>
          <w:i/>
        </w:rPr>
        <w:t xml:space="preserve">Nat Commun </w:t>
      </w:r>
      <w:r w:rsidRPr="00D34F13">
        <w:rPr>
          <w:b/>
        </w:rPr>
        <w:t>2020,</w:t>
      </w:r>
      <w:r w:rsidRPr="00D34F13">
        <w:t xml:space="preserve"> </w:t>
      </w:r>
      <w:r w:rsidRPr="00D34F13">
        <w:rPr>
          <w:i/>
        </w:rPr>
        <w:t>11</w:t>
      </w:r>
      <w:r w:rsidRPr="00D34F13">
        <w:t>, 1.</w:t>
      </w:r>
    </w:p>
    <w:p w14:paraId="6CCC1563" w14:textId="77777777" w:rsidR="00D34F13" w:rsidRPr="00D34F13" w:rsidRDefault="00D34F13" w:rsidP="00D34F13">
      <w:pPr>
        <w:pStyle w:val="EndNoteBibliography"/>
        <w:spacing w:after="0"/>
      </w:pPr>
      <w:r w:rsidRPr="00D34F13">
        <w:t xml:space="preserve">[27] A. Ziletti; D. Kumar; M. Scheffler; L. M. Ghiringhelli, </w:t>
      </w:r>
      <w:r w:rsidRPr="00D34F13">
        <w:rPr>
          <w:i/>
        </w:rPr>
        <w:t xml:space="preserve">Nat Commun </w:t>
      </w:r>
      <w:r w:rsidRPr="00D34F13">
        <w:rPr>
          <w:b/>
        </w:rPr>
        <w:t>2018,</w:t>
      </w:r>
      <w:r w:rsidRPr="00D34F13">
        <w:t xml:space="preserve"> </w:t>
      </w:r>
      <w:r w:rsidRPr="00D34F13">
        <w:rPr>
          <w:i/>
        </w:rPr>
        <w:t>9</w:t>
      </w:r>
      <w:r w:rsidRPr="00D34F13">
        <w:t>.</w:t>
      </w:r>
    </w:p>
    <w:p w14:paraId="5627DB98" w14:textId="77777777" w:rsidR="00D34F13" w:rsidRPr="00D34F13" w:rsidRDefault="00D34F13" w:rsidP="00D34F13">
      <w:pPr>
        <w:pStyle w:val="EndNoteBibliography"/>
        <w:spacing w:after="0"/>
      </w:pPr>
      <w:r w:rsidRPr="00D34F13">
        <w:t xml:space="preserve">[28] Z. Geng; Y. F. Wang, </w:t>
      </w:r>
      <w:r w:rsidRPr="00D34F13">
        <w:rPr>
          <w:i/>
        </w:rPr>
        <w:t xml:space="preserve">Nat Commun </w:t>
      </w:r>
      <w:r w:rsidRPr="00D34F13">
        <w:rPr>
          <w:b/>
        </w:rPr>
        <w:t>2020,</w:t>
      </w:r>
      <w:r w:rsidRPr="00D34F13">
        <w:t xml:space="preserve"> </w:t>
      </w:r>
      <w:r w:rsidRPr="00D34F13">
        <w:rPr>
          <w:i/>
        </w:rPr>
        <w:t>11</w:t>
      </w:r>
      <w:r w:rsidRPr="00D34F13">
        <w:t>.</w:t>
      </w:r>
    </w:p>
    <w:p w14:paraId="4E097E81" w14:textId="77777777" w:rsidR="00D34F13" w:rsidRPr="00D34F13" w:rsidRDefault="00D34F13" w:rsidP="00D34F13">
      <w:pPr>
        <w:pStyle w:val="EndNoteBibliography"/>
        <w:spacing w:after="0"/>
      </w:pPr>
      <w:r w:rsidRPr="00D34F13">
        <w:t xml:space="preserve">[29] Z. Q. Tang; K. V. Chuang; C. DeCarli; L. W. Jin; L. Beckett; M. J. Keiser; B. N. Dugger, </w:t>
      </w:r>
      <w:r w:rsidRPr="00D34F13">
        <w:rPr>
          <w:i/>
        </w:rPr>
        <w:t xml:space="preserve">Nat Commun </w:t>
      </w:r>
      <w:r w:rsidRPr="00D34F13">
        <w:rPr>
          <w:b/>
        </w:rPr>
        <w:t>2019,</w:t>
      </w:r>
      <w:r w:rsidRPr="00D34F13">
        <w:t xml:space="preserve"> </w:t>
      </w:r>
      <w:r w:rsidRPr="00D34F13">
        <w:rPr>
          <w:i/>
        </w:rPr>
        <w:t>10</w:t>
      </w:r>
      <w:r w:rsidRPr="00D34F13">
        <w:t>.</w:t>
      </w:r>
    </w:p>
    <w:p w14:paraId="05D312D1" w14:textId="77777777" w:rsidR="00D34F13" w:rsidRPr="00D34F13" w:rsidRDefault="00D34F13" w:rsidP="00D34F13">
      <w:pPr>
        <w:pStyle w:val="EndNoteBibliography"/>
        <w:spacing w:after="0"/>
      </w:pPr>
      <w:r w:rsidRPr="00D34F13">
        <w:t xml:space="preserve">[30] B. Huval; T. Wang; S. Tandon; J. Kiske; W. Song; J. Pazhayampallil; M. Andriluka; P. Rajpurkar; T. Migimatsu; R. Cheng-Yue, </w:t>
      </w:r>
      <w:r w:rsidRPr="00D34F13">
        <w:rPr>
          <w:i/>
        </w:rPr>
        <w:t xml:space="preserve">arXiv preprint arXiv:1504.01716 </w:t>
      </w:r>
      <w:r w:rsidRPr="00D34F13">
        <w:rPr>
          <w:b/>
        </w:rPr>
        <w:t>2015</w:t>
      </w:r>
      <w:r w:rsidRPr="00D34F13">
        <w:t>.</w:t>
      </w:r>
    </w:p>
    <w:p w14:paraId="63FE1BF3" w14:textId="77777777" w:rsidR="00D34F13" w:rsidRPr="00D34F13" w:rsidRDefault="00D34F13" w:rsidP="00D34F13">
      <w:pPr>
        <w:pStyle w:val="EndNoteBibliography"/>
        <w:spacing w:after="0"/>
      </w:pPr>
      <w:r w:rsidRPr="00D34F13">
        <w:t xml:space="preserve">[31] F. Milletari; N. Navab; S. A. Ahmadi, </w:t>
      </w:r>
      <w:r w:rsidRPr="00D34F13">
        <w:rPr>
          <w:i/>
        </w:rPr>
        <w:t xml:space="preserve">Int Conf 3d Vision </w:t>
      </w:r>
      <w:r w:rsidRPr="00D34F13">
        <w:rPr>
          <w:b/>
        </w:rPr>
        <w:t>2016</w:t>
      </w:r>
      <w:r w:rsidRPr="00D34F13">
        <w:t>, 565.</w:t>
      </w:r>
    </w:p>
    <w:p w14:paraId="0EBD6959" w14:textId="77777777" w:rsidR="00D34F13" w:rsidRPr="00D34F13" w:rsidRDefault="00D34F13" w:rsidP="00D34F13">
      <w:pPr>
        <w:pStyle w:val="EndNoteBibliography"/>
        <w:spacing w:after="0"/>
      </w:pPr>
      <w:r w:rsidRPr="00D34F13">
        <w:t xml:space="preserve">[32] D. M. Pelt; J. A. Sethian, </w:t>
      </w:r>
      <w:r w:rsidRPr="00D34F13">
        <w:rPr>
          <w:i/>
        </w:rPr>
        <w:t xml:space="preserve">P Natl Acad Sci USA </w:t>
      </w:r>
      <w:r w:rsidRPr="00D34F13">
        <w:rPr>
          <w:b/>
        </w:rPr>
        <w:t>2018,</w:t>
      </w:r>
      <w:r w:rsidRPr="00D34F13">
        <w:t xml:space="preserve"> </w:t>
      </w:r>
      <w:r w:rsidRPr="00D34F13">
        <w:rPr>
          <w:i/>
        </w:rPr>
        <w:t>115</w:t>
      </w:r>
      <w:r w:rsidRPr="00D34F13">
        <w:t>, 254.</w:t>
      </w:r>
    </w:p>
    <w:p w14:paraId="1230817E" w14:textId="77777777" w:rsidR="00D34F13" w:rsidRPr="00D34F13" w:rsidRDefault="00D34F13" w:rsidP="00D34F13">
      <w:pPr>
        <w:pStyle w:val="EndNoteBibliography"/>
        <w:spacing w:after="0"/>
      </w:pPr>
      <w:r w:rsidRPr="00D34F13">
        <w:t xml:space="preserve">[33] J. Wu; X. Yin; H. Xiao, </w:t>
      </w:r>
      <w:r w:rsidRPr="00D34F13">
        <w:rPr>
          <w:i/>
        </w:rPr>
        <w:t xml:space="preserve">Science bulletin </w:t>
      </w:r>
      <w:r w:rsidRPr="00D34F13">
        <w:rPr>
          <w:b/>
        </w:rPr>
        <w:t>2018,</w:t>
      </w:r>
      <w:r w:rsidRPr="00D34F13">
        <w:t xml:space="preserve"> </w:t>
      </w:r>
      <w:r w:rsidRPr="00D34F13">
        <w:rPr>
          <w:i/>
        </w:rPr>
        <w:t>63</w:t>
      </w:r>
      <w:r w:rsidRPr="00D34F13">
        <w:t>, 1215.</w:t>
      </w:r>
    </w:p>
    <w:p w14:paraId="7F136F7C" w14:textId="77777777" w:rsidR="00D34F13" w:rsidRPr="00D34F13" w:rsidRDefault="00D34F13" w:rsidP="00D34F13">
      <w:pPr>
        <w:pStyle w:val="EndNoteBibliography"/>
        <w:spacing w:after="0"/>
      </w:pPr>
      <w:r w:rsidRPr="00D34F13">
        <w:t xml:space="preserve">[34] F. Wang; J.-F. Yang; M.-Y. Wang; C.-Y. Jia; X.-X. Shi; G.-F. Hao; G.-F. Yang, </w:t>
      </w:r>
      <w:r w:rsidRPr="00D34F13">
        <w:rPr>
          <w:i/>
        </w:rPr>
        <w:t xml:space="preserve">Science Bulletin </w:t>
      </w:r>
      <w:r w:rsidRPr="00D34F13">
        <w:rPr>
          <w:b/>
        </w:rPr>
        <w:t>2020</w:t>
      </w:r>
      <w:r w:rsidRPr="00D34F13">
        <w:t>.</w:t>
      </w:r>
    </w:p>
    <w:p w14:paraId="7DF6B7EB" w14:textId="77777777" w:rsidR="00D34F13" w:rsidRPr="00D34F13" w:rsidRDefault="00D34F13" w:rsidP="00D34F13">
      <w:pPr>
        <w:pStyle w:val="EndNoteBibliography"/>
        <w:spacing w:after="0"/>
      </w:pPr>
      <w:r w:rsidRPr="00D34F13">
        <w:t xml:space="preserve">[35] S. Grossman; G. Gaziv; E. M. Yeagle; M. Harel; P. Megevand; D. M. Groppe; S. Khuvis; J. L. Herrero; M. Irani; A. D. Mehta; R. Malach, </w:t>
      </w:r>
      <w:r w:rsidRPr="00D34F13">
        <w:rPr>
          <w:i/>
        </w:rPr>
        <w:t xml:space="preserve">Nat Commun </w:t>
      </w:r>
      <w:r w:rsidRPr="00D34F13">
        <w:rPr>
          <w:b/>
        </w:rPr>
        <w:t>2019,</w:t>
      </w:r>
      <w:r w:rsidRPr="00D34F13">
        <w:t xml:space="preserve"> </w:t>
      </w:r>
      <w:r w:rsidRPr="00D34F13">
        <w:rPr>
          <w:i/>
        </w:rPr>
        <w:t>10</w:t>
      </w:r>
      <w:r w:rsidRPr="00D34F13">
        <w:t>.</w:t>
      </w:r>
    </w:p>
    <w:p w14:paraId="3AB82B18" w14:textId="77777777" w:rsidR="00D34F13" w:rsidRPr="00D34F13" w:rsidRDefault="00D34F13" w:rsidP="00D34F13">
      <w:pPr>
        <w:pStyle w:val="EndNoteBibliography"/>
        <w:spacing w:after="0"/>
      </w:pPr>
      <w:r w:rsidRPr="00D34F13">
        <w:t xml:space="preserve">[36] A. A. K. Nielsen; C. A. Voigt, </w:t>
      </w:r>
      <w:r w:rsidRPr="00D34F13">
        <w:rPr>
          <w:i/>
        </w:rPr>
        <w:t xml:space="preserve">Nat Commun </w:t>
      </w:r>
      <w:r w:rsidRPr="00D34F13">
        <w:rPr>
          <w:b/>
        </w:rPr>
        <w:t>2018,</w:t>
      </w:r>
      <w:r w:rsidRPr="00D34F13">
        <w:t xml:space="preserve"> </w:t>
      </w:r>
      <w:r w:rsidRPr="00D34F13">
        <w:rPr>
          <w:i/>
        </w:rPr>
        <w:t>9</w:t>
      </w:r>
      <w:r w:rsidRPr="00D34F13">
        <w:t>.</w:t>
      </w:r>
    </w:p>
    <w:p w14:paraId="2D287270" w14:textId="77777777" w:rsidR="00D34F13" w:rsidRPr="00D34F13" w:rsidRDefault="00D34F13" w:rsidP="00D34F13">
      <w:pPr>
        <w:pStyle w:val="EndNoteBibliography"/>
        <w:spacing w:after="0"/>
      </w:pPr>
      <w:r w:rsidRPr="00D34F13">
        <w:t xml:space="preserve">[37] Y. Oktar; D. Karakaya; O. Ulucan; M. Turkan, </w:t>
      </w:r>
      <w:r w:rsidRPr="00D34F13">
        <w:rPr>
          <w:i/>
        </w:rPr>
        <w:t xml:space="preserve">arXiv preprint arXiv:1912.10201 </w:t>
      </w:r>
      <w:r w:rsidRPr="00D34F13">
        <w:rPr>
          <w:b/>
        </w:rPr>
        <w:t>2019</w:t>
      </w:r>
      <w:r w:rsidRPr="00D34F13">
        <w:t>.</w:t>
      </w:r>
    </w:p>
    <w:p w14:paraId="37DF9F9B" w14:textId="77777777" w:rsidR="00D34F13" w:rsidRPr="00D34F13" w:rsidRDefault="00D34F13" w:rsidP="00D34F13">
      <w:pPr>
        <w:pStyle w:val="EndNoteBibliography"/>
        <w:spacing w:after="0"/>
      </w:pPr>
      <w:r w:rsidRPr="00D34F13">
        <w:t xml:space="preserve">[38] G. M. Hobold; A. K. da Silva, </w:t>
      </w:r>
      <w:r w:rsidRPr="00D34F13">
        <w:rPr>
          <w:i/>
        </w:rPr>
        <w:t xml:space="preserve">Int J Heat Mass Tran </w:t>
      </w:r>
      <w:r w:rsidRPr="00D34F13">
        <w:rPr>
          <w:b/>
        </w:rPr>
        <w:t>2018,</w:t>
      </w:r>
      <w:r w:rsidRPr="00D34F13">
        <w:t xml:space="preserve"> </w:t>
      </w:r>
      <w:r w:rsidRPr="00D34F13">
        <w:rPr>
          <w:i/>
        </w:rPr>
        <w:t>125</w:t>
      </w:r>
      <w:r w:rsidRPr="00D34F13">
        <w:t>, 1296.</w:t>
      </w:r>
    </w:p>
    <w:p w14:paraId="6A1F7E58" w14:textId="77777777" w:rsidR="00D34F13" w:rsidRPr="00D34F13" w:rsidRDefault="00D34F13" w:rsidP="00D34F13">
      <w:pPr>
        <w:pStyle w:val="EndNoteBibliography"/>
        <w:spacing w:after="0"/>
      </w:pPr>
      <w:r w:rsidRPr="00D34F13">
        <w:t xml:space="preserve">[39] G. M. Hobold; A. K. da Silva, </w:t>
      </w:r>
      <w:r w:rsidRPr="00D34F13">
        <w:rPr>
          <w:i/>
        </w:rPr>
        <w:t xml:space="preserve">Int J Heat Mass Tran </w:t>
      </w:r>
      <w:r w:rsidRPr="00D34F13">
        <w:rPr>
          <w:b/>
        </w:rPr>
        <w:t>2019,</w:t>
      </w:r>
      <w:r w:rsidRPr="00D34F13">
        <w:t xml:space="preserve"> </w:t>
      </w:r>
      <w:r w:rsidRPr="00D34F13">
        <w:rPr>
          <w:i/>
        </w:rPr>
        <w:t>134</w:t>
      </w:r>
      <w:r w:rsidRPr="00D34F13">
        <w:t>, 511.</w:t>
      </w:r>
    </w:p>
    <w:p w14:paraId="000F1618" w14:textId="77777777" w:rsidR="00D34F13" w:rsidRPr="00D34F13" w:rsidRDefault="00D34F13" w:rsidP="00D34F13">
      <w:pPr>
        <w:pStyle w:val="EndNoteBibliography"/>
      </w:pPr>
      <w:r w:rsidRPr="00D34F13">
        <w:t xml:space="preserve">[40] J. Jie; Z. Hu; G. Qian; M. Weng; S. Li; S. Li; M. Hu; D. Chen; W. Xiao; J. Zheng, </w:t>
      </w:r>
      <w:r w:rsidRPr="00D34F13">
        <w:rPr>
          <w:i/>
        </w:rPr>
        <w:t xml:space="preserve">Science Bulletin </w:t>
      </w:r>
      <w:r w:rsidRPr="00D34F13">
        <w:rPr>
          <w:b/>
        </w:rPr>
        <w:t>2019,</w:t>
      </w:r>
      <w:r w:rsidRPr="00D34F13">
        <w:t xml:space="preserve"> </w:t>
      </w:r>
      <w:r w:rsidRPr="00D34F13">
        <w:rPr>
          <w:i/>
        </w:rPr>
        <w:t>64</w:t>
      </w:r>
      <w:r w:rsidRPr="00D34F13">
        <w:t>, 612.</w:t>
      </w:r>
    </w:p>
    <w:p w14:paraId="462A4098" w14:textId="6AC76F8B" w:rsidR="002026AA" w:rsidRDefault="002026AA">
      <w:r>
        <w:fldChar w:fldCharType="end"/>
      </w:r>
      <w:bookmarkEnd w:id="3"/>
    </w:p>
    <w:sectPr w:rsidR="002026AA" w:rsidSect="00C32840">
      <w:pgSz w:w="12242" w:h="15842" w:code="1"/>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mall_2&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026AA"/>
    <w:rsid w:val="000141D0"/>
    <w:rsid w:val="00066B6A"/>
    <w:rsid w:val="000C17CD"/>
    <w:rsid w:val="002026AA"/>
    <w:rsid w:val="002E2DB3"/>
    <w:rsid w:val="004F1595"/>
    <w:rsid w:val="00631DCE"/>
    <w:rsid w:val="007C5D5B"/>
    <w:rsid w:val="008050D1"/>
    <w:rsid w:val="008558C1"/>
    <w:rsid w:val="008A63DD"/>
    <w:rsid w:val="00C2723F"/>
    <w:rsid w:val="00C32840"/>
    <w:rsid w:val="00D34F1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B3071"/>
  <w15:chartTrackingRefBased/>
  <w15:docId w15:val="{2A56A024-C231-41DC-AF5A-2FF096965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026A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026AA"/>
    <w:rPr>
      <w:rFonts w:ascii="Times New Roman" w:eastAsia="Times New Roman" w:hAnsi="Times New Roman" w:cs="Times New Roman"/>
      <w:b/>
      <w:bCs/>
      <w:sz w:val="27"/>
      <w:szCs w:val="27"/>
    </w:rPr>
  </w:style>
  <w:style w:type="character" w:customStyle="1" w:styleId="sr-only">
    <w:name w:val="sr-only"/>
    <w:basedOn w:val="DefaultParagraphFont"/>
    <w:rsid w:val="002026AA"/>
  </w:style>
  <w:style w:type="paragraph" w:styleId="Caption">
    <w:name w:val="caption"/>
    <w:basedOn w:val="Normal"/>
    <w:next w:val="Normal"/>
    <w:uiPriority w:val="35"/>
    <w:unhideWhenUsed/>
    <w:qFormat/>
    <w:rsid w:val="002026AA"/>
    <w:pPr>
      <w:spacing w:after="0" w:line="360" w:lineRule="auto"/>
      <w:jc w:val="both"/>
    </w:pPr>
    <w:rPr>
      <w:rFonts w:ascii="Arial" w:hAnsi="Arial" w:cs="Arial"/>
      <w:b/>
      <w:bCs/>
      <w:kern w:val="2"/>
      <w:sz w:val="20"/>
      <w:szCs w:val="20"/>
    </w:rPr>
  </w:style>
  <w:style w:type="paragraph" w:customStyle="1" w:styleId="EndNoteBibliographyTitle">
    <w:name w:val="EndNote Bibliography Title"/>
    <w:basedOn w:val="Normal"/>
    <w:link w:val="EndNoteBibliographyTitleChar"/>
    <w:rsid w:val="002026AA"/>
    <w:pPr>
      <w:spacing w:after="0"/>
      <w:jc w:val="center"/>
    </w:pPr>
    <w:rPr>
      <w:rFonts w:ascii="맑은 고딕" w:eastAsia="맑은 고딕" w:hAnsi="맑은 고딕"/>
      <w:noProof/>
    </w:rPr>
  </w:style>
  <w:style w:type="character" w:customStyle="1" w:styleId="EndNoteBibliographyTitleChar">
    <w:name w:val="EndNote Bibliography Title Char"/>
    <w:basedOn w:val="DefaultParagraphFont"/>
    <w:link w:val="EndNoteBibliographyTitle"/>
    <w:rsid w:val="002026AA"/>
    <w:rPr>
      <w:rFonts w:ascii="맑은 고딕" w:eastAsia="맑은 고딕" w:hAnsi="맑은 고딕"/>
      <w:noProof/>
    </w:rPr>
  </w:style>
  <w:style w:type="paragraph" w:customStyle="1" w:styleId="EndNoteBibliography">
    <w:name w:val="EndNote Bibliography"/>
    <w:basedOn w:val="Normal"/>
    <w:link w:val="EndNoteBibliographyChar"/>
    <w:rsid w:val="002026AA"/>
    <w:pPr>
      <w:spacing w:line="240" w:lineRule="auto"/>
    </w:pPr>
    <w:rPr>
      <w:rFonts w:ascii="맑은 고딕" w:eastAsia="맑은 고딕" w:hAnsi="맑은 고딕"/>
      <w:noProof/>
    </w:rPr>
  </w:style>
  <w:style w:type="character" w:customStyle="1" w:styleId="EndNoteBibliographyChar">
    <w:name w:val="EndNote Bibliography Char"/>
    <w:basedOn w:val="DefaultParagraphFont"/>
    <w:link w:val="EndNoteBibliography"/>
    <w:rsid w:val="002026AA"/>
    <w:rPr>
      <w:rFonts w:ascii="맑은 고딕" w:eastAsia="맑은 고딕" w:hAnsi="맑은 고딕"/>
      <w:noProof/>
    </w:rPr>
  </w:style>
  <w:style w:type="paragraph" w:styleId="ListParagraph">
    <w:name w:val="List Paragraph"/>
    <w:basedOn w:val="Normal"/>
    <w:link w:val="ListParagraphChar"/>
    <w:uiPriority w:val="34"/>
    <w:qFormat/>
    <w:rsid w:val="008050D1"/>
    <w:pPr>
      <w:spacing w:after="0" w:line="360" w:lineRule="auto"/>
      <w:ind w:leftChars="400" w:left="800"/>
      <w:jc w:val="both"/>
    </w:pPr>
    <w:rPr>
      <w:rFonts w:ascii="Arial" w:hAnsi="Arial" w:cs="Arial"/>
      <w:kern w:val="2"/>
      <w:sz w:val="20"/>
      <w:szCs w:val="20"/>
    </w:rPr>
  </w:style>
  <w:style w:type="character" w:customStyle="1" w:styleId="ListParagraphChar">
    <w:name w:val="List Paragraph Char"/>
    <w:basedOn w:val="DefaultParagraphFont"/>
    <w:link w:val="ListParagraph"/>
    <w:uiPriority w:val="34"/>
    <w:rsid w:val="008050D1"/>
    <w:rPr>
      <w:rFonts w:ascii="Arial" w:hAnsi="Arial" w:cs="Arial"/>
      <w:kern w:val="2"/>
      <w:sz w:val="20"/>
      <w:szCs w:val="20"/>
    </w:rPr>
  </w:style>
  <w:style w:type="paragraph" w:styleId="BalloonText">
    <w:name w:val="Balloon Text"/>
    <w:basedOn w:val="Normal"/>
    <w:link w:val="BalloonTextChar"/>
    <w:uiPriority w:val="99"/>
    <w:semiHidden/>
    <w:unhideWhenUsed/>
    <w:rsid w:val="00066B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B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3000">
      <w:bodyDiv w:val="1"/>
      <w:marLeft w:val="0"/>
      <w:marRight w:val="0"/>
      <w:marTop w:val="0"/>
      <w:marBottom w:val="0"/>
      <w:divBdr>
        <w:top w:val="none" w:sz="0" w:space="0" w:color="auto"/>
        <w:left w:val="none" w:sz="0" w:space="0" w:color="auto"/>
        <w:bottom w:val="none" w:sz="0" w:space="0" w:color="auto"/>
        <w:right w:val="none" w:sz="0" w:space="0" w:color="auto"/>
      </w:divBdr>
    </w:div>
    <w:div w:id="172078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4</Pages>
  <Words>2484</Words>
  <Characters>1416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 Youngjoon</dc:creator>
  <cp:keywords/>
  <dc:description/>
  <cp:lastModifiedBy>Suh Youngjoon</cp:lastModifiedBy>
  <cp:revision>2</cp:revision>
  <dcterms:created xsi:type="dcterms:W3CDTF">2020-12-25T22:05:00Z</dcterms:created>
  <dcterms:modified xsi:type="dcterms:W3CDTF">2020-12-26T07:36:00Z</dcterms:modified>
</cp:coreProperties>
</file>